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bookmarkStart w:id="2" w:name="_GoBack"/>
      <w:bookmarkEnd w:id="2"/>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5CED23D4"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seed costs), including </w:t>
      </w:r>
      <w:r>
        <w:t>petals, pedicels, seed pods, and dispersal tissues</w:t>
      </w:r>
      <w:r>
        <w:t>, and energy invested in plant parts that fail to develop into seeds. To quantify the size of these pools and how they shifted across co-occurring species, w</w:t>
      </w:r>
      <w:r w:rsidR="00ED7536">
        <w:t>e collected detailed measurements of reproductive investment (</w:t>
      </w:r>
      <w:r w:rsidR="006926CC">
        <w:t>RE) for a year from 14 perennial</w:t>
      </w:r>
      <w:r w:rsidR="00ED7536">
        <w:t xml:space="preserve"> species in a </w:t>
      </w:r>
      <w:r w:rsidR="00ED7536" w:rsidRPr="003C3342">
        <w:t>recurrent-fire coastal heath community</w:t>
      </w:r>
      <w:r w:rsidR="00ED7536">
        <w:t xml:space="preserve"> in eastern Australia. </w:t>
      </w:r>
      <w:r>
        <w:t xml:space="preserve">While failed tissue costs accounted for the largest proportion of RE for most species, seed costs were not negligible. Total </w:t>
      </w:r>
      <w:r>
        <w:t>a</w:t>
      </w:r>
      <w:r w:rsidR="00ED7536">
        <w:t xml:space="preserve">ccessory costs, the component of RE not directly invested in provisioning the seed, were enormous, varying from 92% to 99.8% of total RE across the study species. </w:t>
      </w:r>
      <w:r w:rsidR="00117E1E">
        <w:t>C</w:t>
      </w:r>
      <w:r w:rsidR="006926CC">
        <w:t>onsequence</w:t>
      </w:r>
      <w:r w:rsidR="00117E1E">
        <w:t>s</w:t>
      </w:r>
      <w:r w:rsidR="006926CC">
        <w:t xml:space="preserve"> of the limited investment </w:t>
      </w:r>
      <w:r w:rsidR="00117E1E">
        <w:t xml:space="preserve">in seeds themselves, are that estimates of reproduction based only of seed production vastly underestimate RE and that across individuals in the population, RE and seed production were only weakly correlated. A </w:t>
      </w:r>
      <w:r>
        <w:t>quite accurate and easy to measure</w:t>
      </w:r>
      <w:r>
        <w:t xml:space="preserve"> </w:t>
      </w:r>
      <w:r w:rsidR="00117E1E">
        <w:t>estimate of RE was obtained from a composite variable “bud count*flower mass”.</w:t>
      </w:r>
    </w:p>
    <w:p w14:paraId="0F02A761" w14:textId="706AE0E0" w:rsidR="00ED7536" w:rsidRDefault="007F6EB7" w:rsidP="007444C4">
      <w:r>
        <w:t xml:space="preserve">Merging the predictions of the seed size-number trade-off and the trade-off between investment in pollen attraction versus seed provisioning from the parental optimist-pessimist literature, we predicted coordinated </w:t>
      </w:r>
      <w:r>
        <w:t>shifts in floral construction costs, seedset and seed size</w:t>
      </w:r>
      <w:r>
        <w:t>, reflecting alternate strategies to maximize fitness.</w:t>
      </w:r>
      <w:r>
        <w:t xml:space="preserve">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Since larger-seeded species produce relatively fewer seeds, they are predicted to be more selective about the genotypes of embryos they </w:t>
      </w:r>
      <w:r w:rsidR="003E5188">
        <w:lastRenderedPageBreak/>
        <w:t>provision, leading to lower seedset. This selectivity requires a greater excess of ovules, selecting for a reduction in pollen-attraction costs. Extending the seed size-number trade-off to incorporate tissue construction costs ###</w:t>
      </w:r>
    </w:p>
    <w:p w14:paraId="793BE04A" w14:textId="77777777" w:rsidR="006926CC" w:rsidRDefault="006926CC" w:rsidP="007444C4"/>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621C2D88" w:rsidR="00527091" w:rsidRDefault="00210508" w:rsidP="007444C4">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w:t>
      </w:r>
      <w:r w:rsidR="00DA5070">
        <w:t>in</w:t>
      </w:r>
      <w:r w:rsidR="00FE77B8">
        <w:t xml:space="preserve">to seeds and </w:t>
      </w:r>
      <w:r w:rsidRPr="003C3342">
        <w:t xml:space="preserve">also into the many other tissues associated with reproduction, termed </w:t>
      </w:r>
      <w:bookmarkStart w:id="3" w:name="OLE_LINK1"/>
      <w:bookmarkStart w:id="4" w:name="OLE_LINK2"/>
      <w:r w:rsidRPr="003C3342">
        <w:t>accessory costs</w:t>
      </w:r>
      <w:bookmarkEnd w:id="3"/>
      <w:bookmarkEnd w:id="4"/>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t xml:space="preserve">the </w:t>
      </w:r>
      <w:r w:rsidR="00FE77B8">
        <w:t xml:space="preserve">exception of a few </w:t>
      </w:r>
      <w:r w:rsidR="00DA5070">
        <w:t>studies</w:t>
      </w:r>
      <w:r w:rsidR="00FE77B8">
        <w:t xml:space="preserve">,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0381E5A3" w:rsidR="00DF6FC6" w:rsidRPr="00BF5BA5" w:rsidRDefault="00C14873" w:rsidP="007444C4">
      <w:pPr>
        <w:rPr>
          <w:i/>
        </w:rPr>
      </w:pPr>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w:t>
      </w:r>
      <w:r w:rsidR="00DA5070">
        <w:t xml:space="preserve">generally </w:t>
      </w:r>
      <w:r w:rsidR="00ED3E97">
        <w:t xml:space="preserve">be </w:t>
      </w:r>
      <w:r w:rsidR="00C8043C">
        <w:t xml:space="preserve">divided into </w:t>
      </w:r>
      <w:r w:rsidR="00DA5070">
        <w:t xml:space="preserve">the following </w:t>
      </w:r>
      <w:r w:rsidR="00C8043C">
        <w:t>broad categories</w:t>
      </w:r>
      <w:r>
        <w:t xml:space="preserve"> (Figure 1</w:t>
      </w:r>
      <w:r w:rsidR="00CE55E3">
        <w:t>a</w:t>
      </w:r>
      <w:r>
        <w:t xml:space="preserve">). </w:t>
      </w:r>
      <w:r w:rsidRPr="003C3342">
        <w:t xml:space="preserve">The total energy investment </w:t>
      </w:r>
      <w:r w:rsidR="001A72BB">
        <w:t xml:space="preserve">per seed matured are the </w:t>
      </w:r>
      <w:r w:rsidR="001A72BB">
        <w:rPr>
          <w:i/>
        </w:rPr>
        <w:t>reproductive costs,</w:t>
      </w:r>
      <w:r w:rsidR="001A72BB" w:rsidRPr="001A72BB">
        <w:t xml:space="preserve"> while the </w:t>
      </w:r>
      <w:r w:rsidRPr="003C3342">
        <w:t>in</w:t>
      </w:r>
      <w:r w:rsidR="001A72BB">
        <w:t>vestment</w:t>
      </w:r>
      <w:r w:rsidRPr="003C3342">
        <w:t xml:space="preserve"> </w:t>
      </w:r>
      <w:r w:rsidR="001A72BB">
        <w:t xml:space="preserve">in </w:t>
      </w:r>
      <w:r w:rsidRPr="003C3342">
        <w:t xml:space="preserve">required parts (per seed matured) is termed the </w:t>
      </w:r>
      <w:r w:rsidRPr="003C3342">
        <w:rPr>
          <w:i/>
        </w:rPr>
        <w:t>seed costs</w:t>
      </w:r>
      <w:r w:rsidRPr="003C3342">
        <w:t xml:space="preserve">, and these 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further split into investment in the seed itself versus the dispersal and packaging tissues. On top of </w:t>
      </w:r>
      <w:r w:rsidRPr="003C3342">
        <w:lastRenderedPageBreak/>
        <w:t xml:space="preserve">required seed costs per seed matured are the so-called </w:t>
      </w:r>
      <w:r w:rsidR="00DA5070">
        <w:rPr>
          <w:i/>
        </w:rPr>
        <w:t>failed tissue costs</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ins w:id="5" w:author="Dr Elizabeth Wenk" w:date="2016-09-16T13:45:00Z">
        <w:r w:rsidR="00BF5BA5">
          <w:t xml:space="preserve"> </w:t>
        </w:r>
        <w:r w:rsidR="00BF5BA5">
          <w:rPr>
            <w:i/>
          </w:rPr>
          <w:t>Accessory co</w:t>
        </w:r>
      </w:ins>
      <w:ins w:id="6" w:author="Dr Elizabeth Wenk" w:date="2016-09-16T13:46:00Z">
        <w:r w:rsidR="00BF5BA5">
          <w:rPr>
            <w:i/>
          </w:rPr>
          <w:t>sts are the sum of failed tissue costs, pollen-attraction costs, and packaging and dispersal costs.</w:t>
        </w:r>
      </w:ins>
    </w:p>
    <w:p w14:paraId="21A93671" w14:textId="519B1816" w:rsidR="00DF6FC6" w:rsidRPr="003C3342" w:rsidRDefault="001A72BB" w:rsidP="00DF6FC6">
      <w:r>
        <w:t xml:space="preserve">In this article we investigate whether </w:t>
      </w:r>
      <w:r w:rsidRPr="001A72BB">
        <w:t>species</w:t>
      </w:r>
      <w:r>
        <w:t xml:space="preserve"> differ in the amounts they allocate to these different reproductive tissues.  </w:t>
      </w:r>
      <w:r w:rsidR="00DF6FC6">
        <w:t>In particular, we address the following questions</w:t>
      </w:r>
      <w:r w:rsidR="00DF6FC6" w:rsidRPr="00BA744F">
        <w:t>:</w:t>
      </w:r>
    </w:p>
    <w:p w14:paraId="739A5042" w14:textId="45F7EB78" w:rsidR="00DF6FC6" w:rsidRDefault="00DF6FC6" w:rsidP="00DF6FC6">
      <w:pPr>
        <w:pStyle w:val="ListParagraph"/>
        <w:numPr>
          <w:ilvl w:val="0"/>
          <w:numId w:val="11"/>
        </w:numPr>
      </w:pPr>
      <w:r>
        <w:t xml:space="preserve">How much do individual plants invest in different reproductive tissues and does this differ among </w:t>
      </w:r>
      <w:r w:rsidRPr="003270F1">
        <w:t>species</w:t>
      </w:r>
      <w:r>
        <w:t>?</w:t>
      </w:r>
    </w:p>
    <w:p w14:paraId="0205F18F" w14:textId="53112E83" w:rsidR="00DF6FC6" w:rsidRDefault="00DF6FC6" w:rsidP="00DF6FC6">
      <w:pPr>
        <w:pStyle w:val="ListParagraph"/>
        <w:numPr>
          <w:ilvl w:val="0"/>
          <w:numId w:val="11"/>
        </w:numPr>
      </w:pPr>
      <w:r>
        <w:t xml:space="preserve">Does the average total reproductive investment within a </w:t>
      </w:r>
      <w:r w:rsidRPr="00DF6FC6">
        <w:t>species</w:t>
      </w:r>
      <w:r>
        <w:t xml:space="preserve"> scale isometrically with seed size?</w:t>
      </w:r>
    </w:p>
    <w:p w14:paraId="3910BEE9" w14:textId="55324236" w:rsidR="00DF6FC6" w:rsidRDefault="00DF6FC6" w:rsidP="00DF6FC6">
      <w:pPr>
        <w:pStyle w:val="ListParagraph"/>
        <w:numPr>
          <w:ilvl w:val="0"/>
          <w:numId w:val="11"/>
        </w:numPr>
      </w:pPr>
      <w:r>
        <w:t xml:space="preserve">Across </w:t>
      </w:r>
      <w:r w:rsidRPr="009B74B5">
        <w:t>species</w:t>
      </w:r>
      <w:r>
        <w:t>, does proportional investment in seed provisioning (versus pollen attraction) increase with seed size, and decrease with seedset?</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1D6303D9" w14:textId="77777777" w:rsidR="002E5E25" w:rsidRDefault="002E5E25" w:rsidP="007444C4"/>
    <w:p w14:paraId="754FBC7F" w14:textId="0422FDAB" w:rsidR="00C14873" w:rsidRDefault="00DF6FC6" w:rsidP="007444C4">
      <w:r>
        <w:t xml:space="preserve">These questions arise from several distinct lines of evidence and theory (summarised below), which combined lead to us to expect similarities and differences in the amount invested in different kinds of tissue across </w:t>
      </w:r>
      <w:r w:rsidRPr="00DF6FC6">
        <w:t>species</w:t>
      </w:r>
      <w:r>
        <w:t xml:space="preserve">.  </w:t>
      </w:r>
    </w:p>
    <w:p w14:paraId="6E38F576" w14:textId="61AE5E28" w:rsidR="00300E95" w:rsidRDefault="00690BBE" w:rsidP="007F0DBD">
      <w:r w:rsidRPr="001A72BB">
        <w:rPr>
          <w:rStyle w:val="Emphasis"/>
          <w:b/>
          <w:i w:val="0"/>
        </w:rPr>
        <w:t xml:space="preserve">Accessory costs are </w:t>
      </w:r>
      <w:r w:rsidR="001A72BB">
        <w:rPr>
          <w:rStyle w:val="Emphasis"/>
          <w:b/>
          <w:i w:val="0"/>
        </w:rPr>
        <w:t>large</w:t>
      </w:r>
      <w:r w:rsidR="001A72BB" w:rsidRPr="001A72BB">
        <w:rPr>
          <w:rStyle w:val="Emphasis"/>
          <w:b/>
          <w:i w:val="0"/>
        </w:rPr>
        <w:t>:</w:t>
      </w:r>
      <w:r w:rsidR="001A72BB">
        <w:t xml:space="preserve"> </w:t>
      </w:r>
      <w:r w:rsidR="00527091" w:rsidRPr="00C94EFD">
        <w:t>There are multiple reasons to expect that</w:t>
      </w:r>
      <w:r w:rsidR="005C706F">
        <w:t xml:space="preserve"> both seed costs and failed tissue costs </w:t>
      </w:r>
      <w:r w:rsidR="00C94EFD">
        <w:t>will be substantial</w:t>
      </w:r>
      <w:r w:rsidR="00527091" w:rsidRPr="00C94EFD">
        <w:t xml:space="preserve">. </w:t>
      </w:r>
      <w:r w:rsidR="008508BE">
        <w:t>I</w:t>
      </w:r>
      <w:r w:rsidR="007F0DBD" w:rsidRPr="003C3342">
        <w:t xml:space="preserve">nvestment </w:t>
      </w:r>
      <w:r w:rsidR="008508BE">
        <w:t xml:space="preserve">in </w:t>
      </w:r>
      <w:r w:rsidR="005C706F">
        <w:t xml:space="preserve">the </w:t>
      </w:r>
      <w:r w:rsidR="008508BE">
        <w:t>seed cost</w:t>
      </w:r>
      <w:r w:rsidR="005C706F">
        <w:t xml:space="preserve"> components, pollen-attraction costs and provisioning costs,</w:t>
      </w:r>
      <w:r w:rsidR="008508BE">
        <w:t xml:space="preserve"> </w:t>
      </w:r>
      <w:r w:rsidR="007F0DBD" w:rsidRPr="003C3342">
        <w:t xml:space="preserve">is undeniably </w:t>
      </w:r>
      <w:r w:rsidR="007F0DBD">
        <w:t>beneficial</w:t>
      </w:r>
      <w:r w:rsidR="007F0DBD" w:rsidRPr="003C3342">
        <w:t xml:space="preserve"> for the successful formation and dispersal of a seed</w:t>
      </w:r>
      <w:r w:rsidR="007F0DBD">
        <w:t>. W</w:t>
      </w:r>
      <w:r w:rsidR="007F0DBD" w:rsidRPr="003C3342">
        <w:t xml:space="preserve">ithout showy petals insects would not be attracted to the stamens and stigma, without sepals the developing bud would not be protected, without a seed coat a seed would not be protected during </w:t>
      </w:r>
      <w:r w:rsidR="007F0DBD" w:rsidRPr="003C3342">
        <w:lastRenderedPageBreak/>
        <w:t xml:space="preserve">dispersal, and without a tasty fruit, many seeds would not be dispersed. </w:t>
      </w:r>
      <w:r w:rsidR="00300E95">
        <w:t>H</w:t>
      </w:r>
      <w:r w:rsidR="00CE55E3" w:rsidRPr="003C3342">
        <w:t>igh costs of failure</w:t>
      </w:r>
      <w:r w:rsidR="00300E95">
        <w:t xml:space="preserve"> (due to low seedset)</w:t>
      </w:r>
      <w:r w:rsidR="00CE55E3" w:rsidRPr="003C3342">
        <w:t xml:space="preserve"> occur in perennial plants for a diversity of reasons, including pollen-limitation, pollen-ovule incompatibility, </w:t>
      </w:r>
      <w:r w:rsidR="00BF5BA5">
        <w:t xml:space="preserve">parental embryo abortion, </w:t>
      </w:r>
      <w:r w:rsidR="00CE55E3" w:rsidRPr="003C3342">
        <w:t xml:space="preserve">resource limitation and also as a bet-hedging strategy to capitalize on stochastic variation in pollen availability, pollen quality, and resource availability to mature fertilized ovules </w:t>
      </w:r>
      <w:r w:rsidR="00CE55E3" w:rsidRPr="003C3342">
        <w:fldChar w:fldCharType="begin"/>
      </w:r>
      <w:r w:rsidR="00CE55E3"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CE55E3" w:rsidRPr="00E81A36">
        <w:rPr>
          <w:rFonts w:ascii="Adobe Caslon Pro" w:hAnsi="Adobe Caslon Pro" w:cs="Adobe Caslon Pro"/>
        </w:rPr>
        <w:instrText>‐</w:instrText>
      </w:r>
      <w:r w:rsidR="00CE55E3" w:rsidRPr="003C3342">
        <w:instrText>Westoby model revisited.","container-title":"The American Naturalist","page":"400-404","volume":"171","issue":"3","source":"JSTOR","abstract":"Abstract: The Haig</w:instrText>
      </w:r>
      <w:r w:rsidR="00CE55E3" w:rsidRPr="00E81A36">
        <w:rPr>
          <w:rFonts w:ascii="Adobe Caslon Pro" w:hAnsi="Adobe Caslon Pro" w:cs="Adobe Caslon Pro"/>
        </w:rPr>
        <w:instrText>‐</w:instrText>
      </w:r>
      <w:r w:rsidR="00CE55E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E55E3" w:rsidRPr="00E81A36">
        <w:rPr>
          <w:rFonts w:ascii="Adobe Caslon Pro" w:hAnsi="Adobe Caslon Pro" w:cs="Adobe Caslon Pro"/>
        </w:rPr>
        <w:instrText>‐</w:instrText>
      </w:r>
      <w:r w:rsidR="00CE55E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E55E3" w:rsidRPr="00E81A36">
        <w:rPr>
          <w:rFonts w:ascii="Adobe Caslon Pro" w:hAnsi="Adobe Caslon Pro" w:cs="Adobe Caslon Pro"/>
        </w:rPr>
        <w:instrText>‐</w:instrText>
      </w:r>
      <w:r w:rsidR="00CE55E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E55E3" w:rsidRPr="00E81A36">
        <w:rPr>
          <w:rFonts w:ascii="Adobe Caslon Pro" w:hAnsi="Adobe Caslon Pro" w:cs="Adobe Caslon Pro"/>
        </w:rPr>
        <w:instrText>‐</w:instrText>
      </w:r>
      <w:r w:rsidR="00CE55E3"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CE55E3" w:rsidRPr="003C3342">
        <w:fldChar w:fldCharType="separate"/>
      </w:r>
      <w:r w:rsidR="00CE55E3" w:rsidRPr="00E81A36">
        <w:t xml:space="preserve">(Bierzychudek 1981; Stephenson 1981; Sutherland 1986; Burd 1994, 2008; Ramsey 1997; Obeso 2004; Ashman </w:t>
      </w:r>
      <w:r w:rsidR="00CE55E3" w:rsidRPr="00E81A36">
        <w:rPr>
          <w:i/>
          <w:iCs/>
        </w:rPr>
        <w:t>et al.</w:t>
      </w:r>
      <w:r w:rsidR="00CE55E3" w:rsidRPr="00E81A36">
        <w:t xml:space="preserve"> 2004; Knight </w:t>
      </w:r>
      <w:r w:rsidR="00CE55E3" w:rsidRPr="00E81A36">
        <w:rPr>
          <w:i/>
          <w:iCs/>
        </w:rPr>
        <w:t>et al.</w:t>
      </w:r>
      <w:r w:rsidR="00CE55E3" w:rsidRPr="00E81A36">
        <w:t xml:space="preserve"> 2005; Holland &amp; Chamberlain 2007; Rosenheim, Schreiber &amp; Williams 2015)</w:t>
      </w:r>
      <w:r w:rsidR="00CE55E3" w:rsidRPr="003C3342">
        <w:fldChar w:fldCharType="end"/>
      </w:r>
      <w:r w:rsidR="00CE55E3">
        <w:t xml:space="preserve">. </w:t>
      </w:r>
    </w:p>
    <w:p w14:paraId="6D34325B" w14:textId="2273CAA8" w:rsidR="00877F70" w:rsidRDefault="002E5E25" w:rsidP="007F0DBD">
      <w:r>
        <w:rPr>
          <w:b/>
        </w:rPr>
        <w:t>Overall, s</w:t>
      </w:r>
      <w:r w:rsidRPr="002E5E25">
        <w:rPr>
          <w:b/>
        </w:rPr>
        <w:t xml:space="preserve">pecies invest similar amounts in accessory tissues: </w:t>
      </w:r>
      <w:r w:rsidR="00FE77B8" w:rsidRPr="00C94EFD">
        <w:t xml:space="preserve">Evolutionary arguments </w:t>
      </w:r>
      <w:r w:rsidR="00C14873">
        <w:t xml:space="preserve">suggest </w:t>
      </w:r>
      <w:r w:rsidR="00614181">
        <w:t>plants</w:t>
      </w:r>
      <w:r w:rsidR="00FE77B8" w:rsidRPr="00C94EFD">
        <w:t xml:space="preserve"> evolve to </w:t>
      </w:r>
      <w:r w:rsidR="00C14873">
        <w:t>optimize</w:t>
      </w:r>
      <w:r w:rsidR="00C14873" w:rsidRPr="00C94EFD">
        <w:t xml:space="preserve"> </w:t>
      </w:r>
      <w:r w:rsidR="0000086B">
        <w:t xml:space="preserve">the amount of </w:t>
      </w:r>
      <w:r w:rsidR="00FE77B8" w:rsidRPr="00C94EFD">
        <w:t xml:space="preserve">accessory costs per successful </w:t>
      </w:r>
      <w:r w:rsidR="007D2CBE" w:rsidRPr="00C94EFD">
        <w:t>seed</w:t>
      </w:r>
      <w:r w:rsidR="007D2CBE">
        <w:t xml:space="preserve">. </w:t>
      </w:r>
      <w:r w:rsidR="0017467B">
        <w:t>A</w:t>
      </w:r>
      <w:r w:rsidR="00F54776">
        <w:t>ll species should invest the same proportion of energy into seeds as they invest in accessory costs</w:t>
      </w:r>
      <w:r w:rsidR="00690BBE">
        <w:t xml:space="preserve"> (or failed tissue costs or seed costs)</w:t>
      </w:r>
      <w:r w:rsidR="00F54776">
        <w:t xml:space="preserve"> (Figure 1b). If this were not true, there would be selection against seed sizes with higher accessory costs </w:t>
      </w:r>
      <w:r w:rsidR="00F54776">
        <w:fldChar w:fldCharType="begin"/>
      </w:r>
      <w:r w:rsidR="00F54776">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F54776">
        <w:fldChar w:fldCharType="separate"/>
      </w:r>
      <w:r w:rsidR="00F54776" w:rsidRPr="00674B54">
        <w:rPr>
          <w:rFonts w:cs="Times New Roman"/>
        </w:rPr>
        <w:t>(Lord &amp; Westoby 2012)</w:t>
      </w:r>
      <w:r w:rsidR="00F54776">
        <w:fldChar w:fldCharType="end"/>
      </w:r>
      <w:r w:rsidR="00F54776">
        <w:t>. Indeed, a</w:t>
      </w:r>
      <w:r w:rsidR="00F54776" w:rsidRPr="003C3342">
        <w:t xml:space="preserve">cross angiosperm species, total per seed accessory costs </w:t>
      </w:r>
      <w:r w:rsidR="00F54776">
        <w:t xml:space="preserve">have been shown to </w:t>
      </w:r>
      <w:r w:rsidR="00F54776" w:rsidRPr="003C3342">
        <w:t>scale approximately isometrically with seed size</w:t>
      </w:r>
      <w:r w:rsidR="005C706F">
        <w:t xml:space="preserve"> </w:t>
      </w:r>
      <w:r w:rsidR="00690BBE">
        <w:fldChar w:fldCharType="begin"/>
      </w:r>
      <w:r w:rsidR="00690BBE">
        <w:instrText xml:space="preserve"> ADDIN ZOTERO_ITEM CSL_CITATION {"citationID":"1bv7tq4ljq","properties":{"formattedCitation":"{\\rtf (Smith &amp; Fretwell 1974; Henery &amp; Westoby 2001; Moles, Warton &amp; Westoby 2003; Lord &amp; Westoby 2006, 2012; Chen {\\i{}et al.} 2010)}","plainCitation":"(Smith &amp; Fretwell 1974; Henery &amp; Westoby 2001; Moles, Warton &amp; Westoby 2003; Lord &amp; Westoby 2006, 2012; Chen et al. 2010)"},"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90BBE">
        <w:fldChar w:fldCharType="separate"/>
      </w:r>
      <w:r w:rsidR="00690BBE" w:rsidRPr="00690BBE">
        <w:rPr>
          <w:rFonts w:cs="Times New Roman"/>
        </w:rPr>
        <w:t xml:space="preserve">(Smith &amp; Fretwell 1974; Henery &amp; Westoby 2001; Moles, Warton &amp; Westoby 2003; Lord &amp; Westoby 2006, 2012; Chen </w:t>
      </w:r>
      <w:r w:rsidR="00690BBE" w:rsidRPr="00690BBE">
        <w:rPr>
          <w:rFonts w:cs="Times New Roman"/>
          <w:i/>
          <w:iCs/>
        </w:rPr>
        <w:t>et al.</w:t>
      </w:r>
      <w:r w:rsidR="00690BBE" w:rsidRPr="00690BBE">
        <w:rPr>
          <w:rFonts w:cs="Times New Roman"/>
        </w:rPr>
        <w:t xml:space="preserve"> 2010)</w:t>
      </w:r>
      <w:r w:rsidR="00690BBE">
        <w:fldChar w:fldCharType="end"/>
      </w:r>
      <w:r w:rsidR="00F54776" w:rsidRPr="003C3342">
        <w:t>.</w:t>
      </w:r>
      <w:r w:rsidR="00F54776">
        <w:t xml:space="preserve"> </w:t>
      </w:r>
    </w:p>
    <w:p w14:paraId="46CBF1C7" w14:textId="44459C01" w:rsidR="00CE3362" w:rsidRDefault="002E5E25" w:rsidP="00500218">
      <w:r>
        <w:rPr>
          <w:rStyle w:val="Emphasis"/>
          <w:b/>
          <w:i w:val="0"/>
        </w:rPr>
        <w:t>The s</w:t>
      </w:r>
      <w:r w:rsidR="001A7A97" w:rsidRPr="001A72BB">
        <w:rPr>
          <w:rStyle w:val="Emphasis"/>
          <w:b/>
          <w:i w:val="0"/>
        </w:rPr>
        <w:t>eed size-number trade-off</w:t>
      </w:r>
      <w:r w:rsidR="001A72BB" w:rsidRPr="001A72BB">
        <w:rPr>
          <w:rStyle w:val="Emphasis"/>
          <w:b/>
          <w:i w:val="0"/>
        </w:rPr>
        <w:t>:</w:t>
      </w:r>
      <w:r w:rsidR="001A72BB">
        <w:rPr>
          <w:rStyle w:val="Emphasis"/>
          <w:b/>
          <w:i w:val="0"/>
        </w:rPr>
        <w:t xml:space="preserve"> </w:t>
      </w:r>
      <w:r w:rsidR="00877F70">
        <w:t>The complement to accessory costs is direct investment into seeds</w:t>
      </w:r>
      <w:r w:rsidR="004F118B">
        <w:t xml:space="preserve"> </w:t>
      </w:r>
      <w:r w:rsidR="00500218">
        <w:t>and relative</w:t>
      </w:r>
      <w:r w:rsidR="00877F70">
        <w:t xml:space="preserve"> to the average size of the species, this leaves a fixed amount of energy to invest in seeds. P</w:t>
      </w:r>
      <w:r w:rsidR="00F54776">
        <w:t xml:space="preserve">lants can divide this pool of energy into many small seeds or fewer larger seeds, such that a log-log plot of seed size versus scaled seed count should have a slope of -1 (Figure </w:t>
      </w:r>
      <w:r w:rsidR="00877F70">
        <w:t>1b</w:t>
      </w:r>
      <w:r w:rsidR="00F54776">
        <w:t>)</w:t>
      </w:r>
      <w:r w:rsidR="00933D88">
        <w:t xml:space="preserve"> </w:t>
      </w:r>
      <w:r w:rsidR="00933D88">
        <w:t>(Smith &amp; Fretwell 1974; Henery &amp; Westoby 2001; Sadras 2007)</w:t>
      </w:r>
      <w:r w:rsidR="00F54776">
        <w:t>.</w:t>
      </w:r>
      <w:r w:rsidR="00877F70">
        <w:t xml:space="preserve"> </w:t>
      </w:r>
      <w:r>
        <w:t xml:space="preserve">Very small and very large seeds </w:t>
      </w:r>
      <w:r w:rsidR="00877F70">
        <w:t xml:space="preserve">represent endpoints of </w:t>
      </w:r>
      <w:r>
        <w:t xml:space="preserve">a continuous </w:t>
      </w:r>
      <w:r w:rsidR="00877F70">
        <w:t>life history strategy</w:t>
      </w:r>
      <w:r w:rsidR="00933D88">
        <w:t xml:space="preserve"> </w:t>
      </w:r>
      <w:r w:rsidR="00933D88">
        <w:t>(Rees &amp; Westoby 1997; Leishman 2001; Turnbull et al. 2004; Moles &amp; Westoby 2006)</w:t>
      </w:r>
      <w:r w:rsidR="001A7A97">
        <w:t>, with small-seeded species displaying superior colonization ability, while larger-seeded species have a greater likelihood of establishing and better competitive outcomes. In turn, s</w:t>
      </w:r>
      <w:r w:rsidR="009E3306">
        <w:t xml:space="preserve">ince large-seeded species produce fewer seeds, they </w:t>
      </w:r>
      <w:r w:rsidR="00500218">
        <w:t xml:space="preserve">display a suite of traits to </w:t>
      </w:r>
      <w:r w:rsidR="009E3306">
        <w:t xml:space="preserve">ensure that a greater proportion of their seeds successfully establish </w:t>
      </w:r>
      <w:r w:rsidR="009E3306">
        <w:fldChar w:fldCharType="begin"/>
      </w:r>
      <w:r w:rsidR="009E3306">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E3306">
        <w:fldChar w:fldCharType="separate"/>
      </w:r>
      <w:r w:rsidR="009E3306" w:rsidRPr="009E3306">
        <w:rPr>
          <w:rFonts w:cs="Times New Roman"/>
        </w:rPr>
        <w:t>(Moles &amp; Westoby 2006)</w:t>
      </w:r>
      <w:r w:rsidR="009E3306">
        <w:fldChar w:fldCharType="end"/>
      </w:r>
      <w:r w:rsidR="009E3306">
        <w:t xml:space="preserve">. </w:t>
      </w:r>
    </w:p>
    <w:p w14:paraId="5AF1219D" w14:textId="23DFCDA3" w:rsidR="009C66FA" w:rsidRDefault="001A72BB" w:rsidP="00CE3362">
      <w:r w:rsidRPr="001A72BB">
        <w:rPr>
          <w:b/>
        </w:rPr>
        <w:lastRenderedPageBreak/>
        <w:t>Parental choosiness:</w:t>
      </w:r>
      <w:r>
        <w:t xml:space="preserve"> </w:t>
      </w:r>
      <w:r w:rsidR="009E3306">
        <w:t xml:space="preserve">One </w:t>
      </w:r>
      <w:r w:rsidR="00500218">
        <w:t xml:space="preserve">mechanism to increase seed germination and seedling establishment is to ensure </w:t>
      </w:r>
      <w:r w:rsidR="009E3306">
        <w:t xml:space="preserve">that the provisioned seeds are </w:t>
      </w:r>
      <w:r w:rsidR="009E3306"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greater selectivity since they are investing more energy in each offspring and are maturing fewer seeds</w:t>
      </w:r>
      <w:r w:rsidR="0017467B">
        <w:t xml:space="preserve"> </w:t>
      </w:r>
      <w:r w:rsidR="0017467B">
        <w:fldChar w:fldCharType="begin"/>
      </w:r>
      <w:r w:rsidR="0017467B">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17467B">
        <w:fldChar w:fldCharType="separate"/>
      </w:r>
      <w:r w:rsidR="0017467B" w:rsidRPr="0017467B">
        <w:rPr>
          <w:rFonts w:cs="Times New Roman"/>
        </w:rPr>
        <w:t>(Lord &amp; Westoby 2012)</w:t>
      </w:r>
      <w:r w:rsidR="0017467B">
        <w:fldChar w:fldCharType="end"/>
      </w:r>
      <w:r w:rsidR="00500218">
        <w:t xml:space="preserve">. </w:t>
      </w:r>
      <w:r w:rsidR="00554D01">
        <w:t xml:space="preserve">One </w:t>
      </w:r>
      <w:r w:rsidR="00C80ABD">
        <w:t>way</w:t>
      </w:r>
      <w:r w:rsidR="00554D01">
        <w:t xml:space="preserve"> p</w:t>
      </w:r>
      <w:r w:rsidR="00500218">
        <w:t xml:space="preserve">lants </w:t>
      </w:r>
      <w:r w:rsidR="00C80ABD">
        <w:t xml:space="preserve">can </w:t>
      </w:r>
      <w:r w:rsidR="00500218">
        <w:t xml:space="preserve">accomplish this </w:t>
      </w:r>
      <w:r w:rsidR="00CE3362">
        <w:t xml:space="preserve">outcome </w:t>
      </w:r>
      <w:r w:rsidR="00554D01">
        <w:t xml:space="preserve">is </w:t>
      </w:r>
      <w:r w:rsidR="00500218">
        <w:t xml:space="preserve">by being selective about </w:t>
      </w:r>
      <w:r w:rsidR="009E3306">
        <w:t xml:space="preserve">which pollen grains to use and which zygotes to </w:t>
      </w:r>
      <w:r w:rsidR="009C66FA">
        <w:t>provision</w:t>
      </w:r>
      <w:r w:rsidR="00554D01">
        <w:t>, termed selective abortion</w:t>
      </w:r>
      <w:r w:rsidR="009C66FA">
        <w:t xml:space="preserve"> </w:t>
      </w:r>
      <w:r w:rsidR="00C80ABD">
        <w:t xml:space="preserve">and shown to be an important mechanism to increase plant fitness </w:t>
      </w:r>
      <w:r w:rsidR="009E3306">
        <w:fldChar w:fldCharType="begin"/>
      </w:r>
      <w:r w:rsidR="00C80ABD">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9E3306">
        <w:fldChar w:fldCharType="separate"/>
      </w:r>
      <w:r w:rsidR="00C80ABD" w:rsidRPr="00C80ABD">
        <w:rPr>
          <w:rFonts w:cs="Times New Roman"/>
        </w:rPr>
        <w:t>(Willson &amp; Burley 1983; Sutherland 1986; Kozlowski &amp; Stearns 1989; Guittian 1993; Melser &amp; Klinkhamer 2001; Harder &amp; Barrett 2006)</w:t>
      </w:r>
      <w:r w:rsidR="009E3306">
        <w:fldChar w:fldCharType="end"/>
      </w:r>
      <w:r w:rsidR="009E3306">
        <w:t>.</w:t>
      </w:r>
      <w:r w:rsidR="00C80ABD">
        <w:t xml:space="preserve"> </w:t>
      </w:r>
      <w:r w:rsidR="00CE3362">
        <w:t>A</w:t>
      </w:r>
      <w:r w:rsidR="00500218">
        <w:t xml:space="preserve"> parent plant can </w:t>
      </w:r>
      <w:r w:rsidR="00CE3362">
        <w:t xml:space="preserve">of course only </w:t>
      </w:r>
      <w:r w:rsidR="00500218">
        <w:t xml:space="preserve">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rsidR="009E3306">
        <w:t>Indeed, we expect the ratio of ovules to seeds to increase with seed size (Figure 1</w:t>
      </w:r>
      <w:r w:rsidR="00CE3362">
        <w:t>c</w:t>
      </w:r>
      <w:r w:rsidR="009E3306">
        <w:t>)</w:t>
      </w:r>
      <w:r w:rsidR="00CE3362">
        <w:t>, such that the bigger-seeded species can be choosier about which embryos to provision</w:t>
      </w:r>
      <w:r w:rsidR="009E3306">
        <w:t xml:space="preserve">. </w:t>
      </w:r>
      <w:r w:rsidR="004F118B">
        <w:t>That is, big-seeded species should have lower seedset</w:t>
      </w:r>
      <w:r w:rsidR="0017467B">
        <w:t>, as observed by Lord &amp; Westoby (2006, 2012)</w:t>
      </w:r>
      <w:r w:rsidR="004F118B">
        <w:t>.</w:t>
      </w:r>
    </w:p>
    <w:p w14:paraId="3D56AB31" w14:textId="0DB02D96" w:rsidR="004F118B" w:rsidRDefault="004F118B" w:rsidP="0072400F">
      <w:r w:rsidRPr="001A72BB">
        <w:rPr>
          <w:rStyle w:val="Emphasis"/>
          <w:b/>
          <w:i w:val="0"/>
        </w:rPr>
        <w:t>Parental optimist</w:t>
      </w:r>
      <w:r w:rsidR="001A72BB" w:rsidRPr="001A72BB">
        <w:rPr>
          <w:rStyle w:val="Emphasis"/>
          <w:b/>
          <w:i w:val="0"/>
        </w:rPr>
        <w:t xml:space="preserve">s and </w:t>
      </w:r>
      <w:r w:rsidRPr="001A72BB">
        <w:rPr>
          <w:rStyle w:val="Emphasis"/>
          <w:b/>
          <w:i w:val="0"/>
        </w:rPr>
        <w:t>pessimist</w:t>
      </w:r>
      <w:r w:rsidR="001A72BB" w:rsidRPr="001A72BB">
        <w:rPr>
          <w:rStyle w:val="Emphasis"/>
          <w:b/>
          <w:i w:val="0"/>
        </w:rPr>
        <w:t>s:</w:t>
      </w:r>
      <w:r w:rsidR="001A72BB">
        <w:rPr>
          <w:rStyle w:val="Emphasis"/>
          <w:b/>
          <w:i w:val="0"/>
        </w:rPr>
        <w:t xml:space="preserve"> </w:t>
      </w:r>
      <w:r w:rsidRPr="001A72BB">
        <w:t>T</w:t>
      </w:r>
      <w:r>
        <w:t xml:space="preserve">he 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pollinated </w:t>
      </w:r>
      <w:r w:rsidR="009C66FA" w:rsidRPr="003C3342">
        <w:t xml:space="preserve">ovules, relatively few of which mature in an average year due to limited resource supply. In contrast, species with </w:t>
      </w:r>
      <w:r w:rsidR="009C66FA">
        <w:t xml:space="preserve">proportionally </w:t>
      </w:r>
      <w:r w:rsidR="009C66FA" w:rsidRPr="003C3342">
        <w:t xml:space="preserve">higher </w:t>
      </w:r>
      <w:r w:rsidR="009C66FA">
        <w:t xml:space="preserve">pollen-attraction </w:t>
      </w:r>
      <w:r w:rsidR="009C66FA" w:rsidRPr="003C3342">
        <w:t>costs should display parental pessimism</w:t>
      </w:r>
      <w:r w:rsidR="009C66FA">
        <w:t>:</w:t>
      </w:r>
      <w:r w:rsidR="009C66FA" w:rsidRPr="003C3342">
        <w:t xml:space="preserve"> an underproduction of ovules, with </w:t>
      </w:r>
      <w:r w:rsidR="0017467B">
        <w:t>embryo</w:t>
      </w:r>
      <w:r w:rsidR="0017467B" w:rsidRPr="003C3342">
        <w:t xml:space="preserve"> </w:t>
      </w:r>
      <w:r w:rsidR="009C66FA" w:rsidRPr="003C3342">
        <w:t>number</w:t>
      </w:r>
      <w:r w:rsidR="0017467B">
        <w:t>, often due to limited pollen supply,</w:t>
      </w:r>
      <w:r w:rsidR="009C66FA" w:rsidRPr="003C3342">
        <w:t xml:space="preserve"> limiting seed production in many years</w:t>
      </w:r>
      <w:r w:rsidR="009C66FA">
        <w:t>.</w:t>
      </w:r>
      <w:r w:rsidR="009C66FA" w:rsidRPr="003C3342">
        <w:t xml:space="preserve"> </w:t>
      </w:r>
    </w:p>
    <w:p w14:paraId="2107EF7C" w14:textId="7FA655E2" w:rsidR="004F118B" w:rsidRDefault="003D565A" w:rsidP="0072400F">
      <w:r>
        <w:rPr>
          <w:b/>
        </w:rPr>
        <w:t>The p</w:t>
      </w:r>
      <w:r w:rsidR="002E5E25">
        <w:rPr>
          <w:b/>
        </w:rPr>
        <w:t>ollen attraction</w:t>
      </w:r>
      <w:r>
        <w:rPr>
          <w:b/>
        </w:rPr>
        <w:t>-</w:t>
      </w:r>
      <w:r w:rsidR="002E5E25">
        <w:rPr>
          <w:b/>
        </w:rPr>
        <w:t>seed provisioning</w:t>
      </w:r>
      <w:r>
        <w:rPr>
          <w:b/>
        </w:rPr>
        <w:t xml:space="preserve"> trade-off</w:t>
      </w:r>
      <w:r w:rsidR="002E5E25">
        <w:rPr>
          <w:b/>
        </w:rPr>
        <w:t xml:space="preserve">: </w:t>
      </w:r>
      <w:r w:rsidR="00210508" w:rsidRPr="003C3342">
        <w:t xml:space="preserve">Haig &amp; Westoby (1988) developed </w:t>
      </w:r>
      <w:r w:rsidR="00782C92">
        <w:t>a</w:t>
      </w:r>
      <w:r w:rsidR="00782C92" w:rsidRPr="003C3342">
        <w:t xml:space="preserve"> </w:t>
      </w:r>
      <w:r w:rsidR="00210508" w:rsidRPr="003C3342">
        <w:t xml:space="preserve">conceptual model for the relative allocation of energy to different reproductive tissues, dividing the total energy investment </w:t>
      </w:r>
      <w:r w:rsidR="00BA744F">
        <w:t>per</w:t>
      </w:r>
      <w:r w:rsidR="00210508" w:rsidRPr="003C3342">
        <w:t xml:space="preserve"> seed </w:t>
      </w:r>
      <w:r w:rsidR="002658C1" w:rsidRPr="003C3342">
        <w:t>betwee</w:t>
      </w:r>
      <w:r w:rsidR="00A00C45" w:rsidRPr="003C3342">
        <w:t>n</w:t>
      </w:r>
      <w:r w:rsidR="002658C1" w:rsidRPr="003C3342">
        <w:t xml:space="preserve"> </w:t>
      </w:r>
      <w:r w:rsidR="00210508" w:rsidRPr="003C3342">
        <w:t>the cost</w:t>
      </w:r>
      <w:r w:rsidR="00BA744F">
        <w:t>s</w:t>
      </w:r>
      <w:r w:rsidR="00210508"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00210508"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 xml:space="preserve">flowers to optimize seed production across a population and across </w:t>
      </w:r>
      <w:r w:rsidR="00AC63B2" w:rsidRPr="003C3342">
        <w:lastRenderedPageBreak/>
        <w:t>time</w:t>
      </w:r>
      <w:r w:rsidR="00AC63B2">
        <w:t xml:space="preserve">, 2) </w:t>
      </w:r>
      <w:r w:rsidR="00210508" w:rsidRPr="003C3342">
        <w:t>face a trade-off</w:t>
      </w:r>
      <w:r w:rsidR="00AC63B2">
        <w:t xml:space="preserve"> between pollen attraction and </w:t>
      </w:r>
      <w:r w:rsidR="0017467B">
        <w:t>embryo</w:t>
      </w:r>
      <w:r w:rsidR="0017467B">
        <w:t xml:space="preserve"> </w:t>
      </w:r>
      <w:r w:rsidR="00AC63B2" w:rsidRPr="003C3342">
        <w:t>provisioning</w:t>
      </w:r>
      <w:r w:rsidR="005B2926">
        <w:t xml:space="preserve">, and </w:t>
      </w:r>
      <w:r w:rsidR="00AC63B2">
        <w:t xml:space="preserve">3) allocate </w:t>
      </w:r>
      <w:r w:rsidR="005B2926" w:rsidRPr="003C3342">
        <w:t xml:space="preserve">just enough </w:t>
      </w:r>
      <w:r w:rsidR="00210508" w:rsidRPr="003C3342">
        <w:t xml:space="preserve">to </w:t>
      </w:r>
      <w:r w:rsidR="006C39BF" w:rsidRPr="003C3342">
        <w:t xml:space="preserve">pollen-attracting </w:t>
      </w:r>
      <w:r w:rsidR="00210508" w:rsidRPr="003C3342">
        <w:t>tissues to ensure pollination of the number of ovules they are able to provision</w:t>
      </w:r>
      <w:r w:rsidR="00220449">
        <w:t xml:space="preserve"> </w:t>
      </w:r>
      <w:r w:rsidR="00220449">
        <w:rPr>
          <w:i/>
        </w:rPr>
        <w:t>on average</w:t>
      </w:r>
      <w:r w:rsidR="00210508" w:rsidRPr="003C3342">
        <w:t>.</w:t>
      </w:r>
      <w:r w:rsidR="00AC63B2">
        <w:t xml:space="preserve"> </w:t>
      </w:r>
      <w:r w:rsidR="00782C92">
        <w:t xml:space="preserve">This initial model </w:t>
      </w:r>
      <w:r w:rsidR="00210508" w:rsidRPr="003C3342">
        <w:t xml:space="preserve">has </w:t>
      </w:r>
      <w:r w:rsidR="005142CC">
        <w:t>since</w:t>
      </w:r>
      <w:r w:rsidR="005142CC" w:rsidRPr="003C3342">
        <w:t xml:space="preserve"> </w:t>
      </w:r>
      <w:r w:rsidR="00210508" w:rsidRPr="003C3342">
        <w:t xml:space="preserve">been extended </w:t>
      </w:r>
      <w:r w:rsidR="005142CC">
        <w:t xml:space="preserve">to account for </w:t>
      </w:r>
      <w:r w:rsidR="00210508" w:rsidRPr="003C3342">
        <w:t xml:space="preserve">the proportion of energy invested in </w:t>
      </w:r>
      <w:r w:rsidR="006C39BF" w:rsidRPr="003C3342">
        <w:t>pollen attraction versus seed provisioning</w:t>
      </w:r>
      <w:r w:rsidR="00210508" w:rsidRPr="003C3342">
        <w:t xml:space="preserve"> tissues </w:t>
      </w:r>
      <w:r w:rsidR="00FF1E3C" w:rsidRPr="003C3342">
        <w:t xml:space="preserve">to predict expected </w:t>
      </w:r>
      <w:r w:rsidR="00210508" w:rsidRPr="003C3342">
        <w:t>seed set</w:t>
      </w:r>
      <w:r w:rsidR="00220449">
        <w:t xml:space="preserve"> across multiple species.</w:t>
      </w:r>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Burd 2016)</w:t>
      </w:r>
      <w:r w:rsidR="00210508" w:rsidRPr="003C3342">
        <w:fldChar w:fldCharType="end"/>
      </w:r>
      <w:r w:rsidR="00210508" w:rsidRPr="003C3342">
        <w:t xml:space="preserve">. These </w:t>
      </w:r>
      <w:r w:rsidR="005142CC">
        <w:t>studies</w:t>
      </w:r>
      <w:r w:rsidR="005142CC" w:rsidRPr="003C3342">
        <w:t xml:space="preserve"> </w:t>
      </w:r>
      <w:r w:rsidR="00210508" w:rsidRPr="003C3342">
        <w:t xml:space="preserve">indicate that species with relatively low </w:t>
      </w:r>
      <w:r w:rsidR="006C39BF" w:rsidRPr="003C3342">
        <w:t xml:space="preserve">pollen-attraction </w:t>
      </w:r>
      <w:r w:rsidR="00210508" w:rsidRPr="003C3342">
        <w:t>costs (required and failed costs) should display parental optimism</w:t>
      </w:r>
      <w:r w:rsidR="000B0C18">
        <w:t xml:space="preserve">. </w:t>
      </w:r>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r w:rsidR="00D820DF">
        <w:t>provisioning</w:t>
      </w:r>
      <w:r w:rsidR="004501BA">
        <w:t xml:space="preserve"> costs)</w:t>
      </w:r>
      <w:r w:rsidR="005142CC" w:rsidRPr="003C3342">
        <w:t>, 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higher pollen attraction costs</w:t>
      </w:r>
      <w:r w:rsidR="000B0C18">
        <w:t xml:space="preserve"> (Figure </w:t>
      </w:r>
      <w:r w:rsidR="004F118B">
        <w:t>1d</w:t>
      </w:r>
      <w:r w:rsidR="000B0C18">
        <w:t>)</w:t>
      </w:r>
      <w:r w:rsidR="00480928">
        <w:t xml:space="preserve">. </w:t>
      </w:r>
    </w:p>
    <w:p w14:paraId="17EE5AFF" w14:textId="5A9B805C" w:rsidR="0072400F" w:rsidRPr="003C3342" w:rsidRDefault="00274EF6" w:rsidP="00AB27E3">
      <w:r>
        <w:t>Taken together, th</w:t>
      </w:r>
      <w:r w:rsidR="00DF6FC6">
        <w:t xml:space="preserve">ese different elements </w:t>
      </w:r>
      <w:r>
        <w:t xml:space="preserve">lead </w:t>
      </w:r>
      <w:r w:rsidR="0072400F">
        <w:t xml:space="preserve">us to hypothesize that across species </w:t>
      </w:r>
      <w:r>
        <w:t>there will be coordinated shifts in floral construction costs, seedset and seed size</w:t>
      </w:r>
      <w:r w:rsidR="00AB27E3">
        <w:t xml:space="preserve"> (Figure 1c,d)</w:t>
      </w:r>
      <w:r w:rsidR="0072400F">
        <w:t xml:space="preserve">. </w:t>
      </w:r>
      <w:r w:rsidR="004C6F36">
        <w:t>A</w:t>
      </w:r>
      <w:r w:rsidR="00DF6FC6">
        <w:t xml:space="preserve">s a </w:t>
      </w:r>
      <w:r w:rsidR="004C6F36">
        <w:t xml:space="preserve">result of </w:t>
      </w:r>
      <w:r w:rsidR="00DF6FC6">
        <w:t xml:space="preserve">the seed size-seed </w:t>
      </w:r>
      <w:r w:rsidR="004C6F36">
        <w:t>number</w:t>
      </w:r>
      <w:r w:rsidR="00DF6FC6">
        <w:t xml:space="preserve"> trade-off</w:t>
      </w:r>
      <w:r w:rsidR="004C6F36">
        <w:t>,</w:t>
      </w:r>
      <w:r w:rsidR="00DF6FC6">
        <w:t xml:space="preserve"> we predict a decrease in seed set with increasing seed size</w:t>
      </w:r>
      <w:r w:rsidR="004C6F36">
        <w:t xml:space="preserve">; and as a result of </w:t>
      </w:r>
      <w:r w:rsidR="00DF6FC6">
        <w:t>the parental optimist-pessimist trade-off</w:t>
      </w:r>
      <w:r w:rsidR="004C6F36">
        <w:t>, we predict a</w:t>
      </w:r>
      <w:r w:rsidR="00DF6FC6">
        <w:t xml:space="preserve"> decrease in pollen-attraction costs with decreased seed set. </w:t>
      </w:r>
      <w:r w:rsidR="00AB27E3">
        <w:t xml:space="preserve">Large seeded species will have low seedset, because they will be especially choosy about pollen grain receipt and zygote abortion, ensuring they are maturing the most vigorous genotypes. Since they will abort a large proportion of ovules, such plants </w:t>
      </w:r>
      <w:r w:rsidR="00AB27E3" w:rsidRPr="003C3342">
        <w:t>will be selected to evolve relatively smaller flowers</w:t>
      </w:r>
      <w:r w:rsidR="00AB27E3">
        <w:t>: p</w:t>
      </w:r>
      <w:r w:rsidR="00AB27E3" w:rsidRPr="003C3342">
        <w:t>roducing a large number of excess flowers and also having those flowers individually costly is plainly a disadvantage.</w:t>
      </w:r>
      <w:r w:rsidR="00AB27E3">
        <w:t xml:space="preserve"> Small seeded species will display the opposite suite of traits.</w:t>
      </w:r>
      <w:r w:rsidR="0072400F">
        <w:t xml:space="preserve"> </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w:t>
      </w:r>
      <w:r w:rsidRPr="003C3342">
        <w:lastRenderedPageBreak/>
        <w:t xml:space="preserve">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lastRenderedPageBreak/>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52D94BCD"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the supplementary material</w:t>
      </w:r>
      <w:r w:rsidRPr="003C3342">
        <w:t xml:space="preserve">###. </w:t>
      </w:r>
      <w:r w:rsidR="00384C76">
        <w:t>The 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mature seed, expressed on a per seed matured basis. </w:t>
      </w:r>
      <w:del w:id="7" w:author="Dr Elizabeth Wenk" w:date="2016-09-05T10:20:00Z">
        <w:r w:rsidR="00AA706E" w:rsidDel="0058534D">
          <w:delText xml:space="preserve">It was further divided into “failed pollen attraction costs” and “failed provisioning costs”. </w:delText>
        </w:r>
      </w:del>
      <w:del w:id="8" w:author="Dr Elizabeth Wenk" w:date="2016-09-05T10:21:00Z">
        <w:r w:rsidR="00AA706E" w:rsidDel="0058534D">
          <w:delText xml:space="preserve">Note that the failed pollen attraction costs included both the weight of flower parts that abort before presenting themselves to pollinators and the weight </w:delText>
        </w:r>
        <w:r w:rsidR="00AA706E" w:rsidDel="0058534D">
          <w:lastRenderedPageBreak/>
          <w:delText xml:space="preserve">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9"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10" w:author="Daniel Falster" w:date="2016-08-29T20:32:00Z"/>
        </w:rPr>
      </w:pPr>
      <w:ins w:id="11"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12" w:author="Daniel Falster" w:date="2016-08-29T20:42:00Z"/>
        </w:rPr>
      </w:pPr>
      <w:r w:rsidRPr="003C3342">
        <w:t xml:space="preserve">Statistical </w:t>
      </w:r>
      <w:r w:rsidR="00D406B9">
        <w:t>methods</w:t>
      </w:r>
    </w:p>
    <w:p w14:paraId="7949D8FA" w14:textId="77777777" w:rsidR="00687D3A" w:rsidRDefault="00687D3A" w:rsidP="007444C4">
      <w:pPr>
        <w:pStyle w:val="Heading2"/>
        <w:rPr>
          <w:ins w:id="13" w:author="Daniel Falster" w:date="2016-08-29T20:42:00Z"/>
        </w:rPr>
      </w:pPr>
    </w:p>
    <w:p w14:paraId="5618A571" w14:textId="77777777" w:rsidR="009A3F95" w:rsidRDefault="009A3F95" w:rsidP="003C3342">
      <w:pPr>
        <w:rPr>
          <w:ins w:id="14" w:author="Daniel Falster" w:date="2016-08-29T20:42:00Z"/>
        </w:rPr>
      </w:pPr>
    </w:p>
    <w:p w14:paraId="2354FCC3" w14:textId="69BE3E4A" w:rsidR="009A3F95" w:rsidRPr="003C3342" w:rsidRDefault="009A3F95" w:rsidP="003C3342">
      <w:ins w:id="15" w:author="Daniel Falster" w:date="2016-08-29T20:42:00Z">
        <w:r>
          <w:t xml:space="preserve">For slope tests, are you using regression or SMATR? Should be the latter. </w:t>
        </w:r>
      </w:ins>
      <w:ins w:id="16" w:author="Dr Elizabeth Wenk" w:date="2016-09-06T16:32:00Z">
        <w:r w:rsidR="00AE6290">
          <w:t>All using SMART, sma, method=”OLS”</w:t>
        </w:r>
      </w:ins>
    </w:p>
    <w:p w14:paraId="37F5D4BF" w14:textId="59CFBE8B" w:rsidR="00E961E5" w:rsidRPr="003C3342" w:rsidDel="00F66C59" w:rsidRDefault="00E961E5" w:rsidP="00BD71EC">
      <w:pPr>
        <w:rPr>
          <w:del w:id="17" w:author="Daniel Falster" w:date="2016-08-29T13:05:00Z"/>
        </w:rPr>
      </w:pPr>
      <w:del w:id="18" w:author="Dr Elizabeth Wenk" w:date="2016-09-06T16:32:00Z">
        <w:r w:rsidRPr="003C3342" w:rsidDel="00AE6290">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139BF16E"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58534D">
        <w:t xml:space="preserve">Hereafter, all results report results for the “embryo and endosperm” component, designating them as “seed size” or “seed weight”.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4BC16976"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F51179">
        <w:t>seed 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w:t>
      </w:r>
      <w:r w:rsidR="00F51179">
        <w:t>seed costs that were higher than failed tissue cost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7C06626F" w:rsidR="00EA13E4" w:rsidRPr="003C3342" w:rsidRDefault="009D5583" w:rsidP="007444C4">
      <w:r>
        <w:t>Total s</w:t>
      </w:r>
      <w:r w:rsidR="008F4107" w:rsidRPr="003C3342">
        <w:t>eed</w:t>
      </w:r>
      <w:r>
        <w:t xml:space="preserve"> </w:t>
      </w:r>
      <w:r w:rsidR="008F4107" w:rsidRPr="003C3342">
        <w:t>costs are further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w:t>
      </w:r>
      <w:r w:rsidR="00FD2B1C" w:rsidRPr="003C3342">
        <w:lastRenderedPageBreak/>
        <w:t xml:space="preserve">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Importantly, the maximum any </w:t>
      </w:r>
      <w:r w:rsidR="007F7DA6" w:rsidRPr="007F7DA6">
        <w:t>species</w:t>
      </w:r>
      <w:r w:rsidR="007F7DA6">
        <w:t xml:space="preserve"> invested </w:t>
      </w:r>
      <w:r w:rsidR="00F51179">
        <w:t xml:space="preserve">directly </w:t>
      </w:r>
      <w:r w:rsidR="007F7DA6">
        <w:t xml:space="preserve">in seeds was less than </w:t>
      </w:r>
      <w:r w:rsidR="00435B72">
        <w:t>10</w:t>
      </w:r>
      <w:r w:rsidR="007F7DA6">
        <w:t xml:space="preserve">% of total </w:t>
      </w:r>
      <w:r w:rsidR="00435B72">
        <w:t xml:space="preserve">reproductive </w:t>
      </w:r>
      <w:r w:rsidR="007F7DA6">
        <w:t>energy expenditure.</w:t>
      </w:r>
    </w:p>
    <w:p w14:paraId="2E575FE6" w14:textId="77777777" w:rsidR="006E0A3A" w:rsidRPr="003C3342" w:rsidRDefault="006E0A3A" w:rsidP="006E0A3A">
      <w:pPr>
        <w:pStyle w:val="Heading2"/>
      </w:pPr>
      <w:r w:rsidRPr="003C3342">
        <w:t>Correlations between seed size and seed set</w:t>
      </w:r>
    </w:p>
    <w:p w14:paraId="6906D13F" w14:textId="45A98E74"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much shallower than -1 </w:t>
      </w:r>
      <w:r w:rsidRPr="007444C4">
        <w:rPr>
          <w:rFonts w:eastAsia="Times New Roman"/>
          <w:color w:val="000000"/>
          <w:lang w:eastAsia="en-AU"/>
        </w:rPr>
        <w:t>(</w:t>
      </w:r>
      <w:r w:rsidRPr="003C3342">
        <w:t>slope=-0.673</w:t>
      </w:r>
      <w:r w:rsidRPr="007444C4">
        <w:rPr>
          <w:rFonts w:eastAsia="Times New Roman"/>
          <w:color w:val="000000"/>
          <w:lang w:eastAsia="en-AU"/>
        </w:rPr>
        <w:t xml:space="preserve">±0.074,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Pr="007444C4">
        <w:rPr>
          <w:rFonts w:eastAsia="Times New Roman"/>
          <w:color w:val="000000"/>
          <w:lang w:eastAsia="en-AU"/>
        </w:rPr>
        <w:t>=&lt;0.0001)</w:t>
      </w:r>
      <w:r w:rsidRPr="003C3342">
        <w:t xml:space="preserve">. However, larger-seeded species also aborted a disproportionately large number of buds and the slope of the regression between scaled seed </w:t>
      </w:r>
      <w:r w:rsidR="00435B72">
        <w:t xml:space="preserve">count </w:t>
      </w:r>
      <w:r w:rsidRPr="003C3342">
        <w:t xml:space="preserve">versus seed size is somewhat steeper than -1 </w:t>
      </w:r>
      <w:r w:rsidRPr="007444C4">
        <w:rPr>
          <w:rFonts w:eastAsia="Times New Roman"/>
          <w:color w:val="000000"/>
          <w:lang w:eastAsia="en-AU"/>
        </w:rPr>
        <w:t>(</w:t>
      </w:r>
      <w:r w:rsidRPr="003C3342">
        <w:t>slope=-1.190</w:t>
      </w:r>
      <w:r w:rsidRPr="007444C4">
        <w:rPr>
          <w:rFonts w:eastAsia="Times New Roman"/>
          <w:color w:val="000000"/>
          <w:lang w:eastAsia="en-AU"/>
        </w:rPr>
        <w:t>±0.097,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Pr="007444C4">
        <w:rPr>
          <w:rFonts w:eastAsia="Times New Roman"/>
          <w:color w:val="000000"/>
          <w:lang w:eastAsia="en-AU"/>
        </w:rPr>
        <w:t>=0.0002)</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67C67C3B"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76033F" w:rsidRPr="00F33D95">
        <w:t xml:space="preserve">did </w:t>
      </w:r>
      <w:r w:rsidR="008A0565" w:rsidRPr="00F33D95">
        <w:t>not scale 1:1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w:t>
      </w:r>
      <w:r w:rsidR="006341A0" w:rsidRPr="003C3342">
        <w:lastRenderedPageBreak/>
        <w:t xml:space="preserve">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larger-seeded species had lower seedset, as expected of species dependent on having a higher proportion of seeds successfully establish. We also</w:t>
      </w:r>
      <w:r w:rsidR="00B95004">
        <w:t xml:space="preserve">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3382B8FE"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w:t>
      </w:r>
      <w:r w:rsidR="00C80ABD">
        <w:t>reviewed in Obeso 2002; Lord &amp; Westoby 2006; Rosenheim et al. 2014; Wenk &amp; Falster 2015)</w:t>
      </w:r>
      <w:r w:rsidR="00041DFE" w:rsidRPr="003C3342">
        <w:t>.</w:t>
      </w:r>
      <w:r w:rsidR="007D50A3">
        <w:t xml:space="preserve"> </w:t>
      </w:r>
      <w:r w:rsidR="007D50A3">
        <w:lastRenderedPageBreak/>
        <w:t xml:space="preserve">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1E7EDB">
        <w:instrText xml:space="preserve"> ADDIN ZOTERO_ITEM CSL_CITATION {"citationID":"1fkf4uar21","properties":{"formattedCitation":"(Ashman 1994; Lord &amp; Westoby 2006)","plainCitation":"(Ashman 1994; Lord &amp; Westoby 2006)"},"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Ashman 1994; Lord &amp; Westoby 2006)</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08DE53D" w:rsidR="009F6139" w:rsidRDefault="00CF6A00" w:rsidP="009F6139">
      <w:r>
        <w:t>In</w:t>
      </w:r>
      <w:r w:rsidR="00B04B52">
        <w:t xml:space="preserve"> most species, a majority </w:t>
      </w:r>
      <w:r w:rsidR="00141682">
        <w:t xml:space="preserve">of </w:t>
      </w:r>
      <w:r w:rsidR="00EE1B6F">
        <w:t xml:space="preserve">RE </w:t>
      </w:r>
      <w:r w:rsidR="00141682">
        <w:t xml:space="preserve">is invested in </w:t>
      </w:r>
      <w:r>
        <w:t>failed tissue</w:t>
      </w:r>
      <w:r w:rsidR="0078147A">
        <w:t>s</w:t>
      </w:r>
      <w:r>
        <w:t xml:space="preserve">, those </w:t>
      </w:r>
      <w:r w:rsidR="00141682">
        <w:t xml:space="preserve">tissues that are aborted without contributing directly to the formation of successful seeds. </w:t>
      </w:r>
      <w:r w:rsidR="006733A1" w:rsidRPr="006733A1">
        <w:t>For</w:t>
      </w:r>
      <w:r w:rsidR="006733A1">
        <w:t xml:space="preserve"> 12 of </w:t>
      </w:r>
      <w:r w:rsidR="009F6139">
        <w:t xml:space="preserve">the </w:t>
      </w:r>
      <w:r w:rsidR="006733A1">
        <w:t xml:space="preserve">14 </w:t>
      </w:r>
      <w:r w:rsidR="009F6139">
        <w:t xml:space="preserve">study </w:t>
      </w:r>
      <w:r w:rsidR="006733A1">
        <w:t xml:space="preserve">species, more than 60% of </w:t>
      </w:r>
      <w:r w:rsidR="00B04B52">
        <w:t xml:space="preserve">RE </w:t>
      </w:r>
      <w:r w:rsidR="006733A1">
        <w:t>was invested in failed tissues (Table 1)</w:t>
      </w:r>
      <w:r>
        <w:t>. O</w:t>
      </w:r>
      <w:r w:rsidR="006733A1">
        <w:t xml:space="preserve">nly </w:t>
      </w:r>
      <w:r>
        <w:t xml:space="preserve">in </w:t>
      </w:r>
      <w:r w:rsidR="006733A1">
        <w:rPr>
          <w:i/>
        </w:rPr>
        <w:t xml:space="preserve">Banksia ericifolia </w:t>
      </w:r>
      <w:r w:rsidR="006733A1">
        <w:t xml:space="preserve">and </w:t>
      </w:r>
      <w:r w:rsidR="006733A1">
        <w:rPr>
          <w:i/>
        </w:rPr>
        <w:t>Petrophile pulchella</w:t>
      </w:r>
      <w:r>
        <w:rPr>
          <w:i/>
        </w:rPr>
        <w:t xml:space="preserve">, </w:t>
      </w:r>
      <w:r>
        <w:t>the two species with a high energy investment in woody cones,</w:t>
      </w:r>
      <w:r>
        <w:rPr>
          <w:i/>
        </w:rPr>
        <w:t xml:space="preserve"> </w:t>
      </w:r>
      <w:r>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rsidR="009F6139" w:rsidRPr="003C3342">
        <w:t xml:space="preserve">. </w:t>
      </w:r>
      <w:r w:rsidR="00A75365">
        <w:t xml:space="preserve">In this study, 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t xml:space="preserve"> producing the largest cones</w:t>
      </w:r>
      <w:r w:rsidR="00B04B52">
        <w:t>,</w:t>
      </w:r>
      <w:r w:rsidR="00B04B52">
        <w:rPr>
          <w:i/>
        </w:rPr>
        <w:t xml:space="preserve"> Banksia ericifolia</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3F2F6EE1" w14:textId="77777777" w:rsidR="001E7EDB" w:rsidRDefault="00CF6A00" w:rsidP="00A50540">
      <w:r>
        <w:lastRenderedPageBreak/>
        <w:t>The complement to the failed tissue costs, the s</w:t>
      </w:r>
      <w:r w:rsidRPr="003C3342">
        <w:t xml:space="preserve">uccess-associated costs, </w:t>
      </w:r>
      <w:r w:rsidR="0078147A">
        <w:t xml:space="preserve">termed seed costs, </w:t>
      </w:r>
      <w:r w:rsidRPr="003C3342">
        <w:t>are those required for the formation of a seed</w:t>
      </w:r>
      <w:r>
        <w:t xml:space="preserve">, </w:t>
      </w:r>
      <w:r w:rsidR="00DB469E">
        <w:t>and include</w:t>
      </w:r>
      <w:r>
        <w:t xml:space="preserve"> </w:t>
      </w:r>
      <w:r w:rsidRPr="003C3342">
        <w:t xml:space="preserve">pollen attraction </w:t>
      </w:r>
      <w:r>
        <w:t>costs,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0.2% of RE for </w:t>
      </w:r>
      <w:r w:rsidR="00100A08">
        <w:rPr>
          <w:i/>
        </w:rPr>
        <w:t xml:space="preserve">Hakea teretifolia </w:t>
      </w:r>
      <w:r w:rsidR="00100A08">
        <w:t xml:space="preserve">to 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p>
    <w:p w14:paraId="22E99958" w14:textId="7891E264"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seed 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pulchella,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600A8AED"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w:t>
      </w:r>
      <w:r w:rsidR="003E5AEA">
        <w:lastRenderedPageBreak/>
        <w:t>seeded species and also the species th</w:t>
      </w:r>
      <w:r w:rsidR="006C04C5">
        <w:t xml:space="preserve">at </w:t>
      </w:r>
      <w:r w:rsidR="00681695">
        <w:t>invest</w:t>
      </w:r>
      <w:r w:rsidR="009820C7">
        <w:t>ed</w:t>
      </w:r>
      <w:r w:rsidR="00681695">
        <w:t xml:space="preserve"> a great proportion of their seed costs in</w:t>
      </w:r>
      <w:r w:rsidR="0053090F">
        <w:t xml:space="preserve"> seed </w:t>
      </w:r>
      <w:r w:rsidR="00C9538A">
        <w:t>provisioning (versus pollen attraction)</w:t>
      </w:r>
      <w:r w:rsidR="003D565A">
        <w:t xml:space="preserve"> </w:t>
      </w:r>
      <w:r w:rsidR="003A2D62">
        <w:t>(Figure 2)</w:t>
      </w:r>
      <w:r w:rsidR="008F24B1">
        <w:t>.</w:t>
      </w:r>
      <w:r w:rsidR="001C3A39">
        <w:t xml:space="preserve"> </w:t>
      </w:r>
    </w:p>
    <w:p w14:paraId="72881698" w14:textId="709DB25E" w:rsidR="00190C8F" w:rsidRDefault="006C04C5" w:rsidP="006C04C5">
      <w:r>
        <w:t>Across angiosperms,</w:t>
      </w:r>
      <w:r w:rsidRPr="006C04C5">
        <w:t xml:space="preserve"> </w:t>
      </w:r>
      <w:r w:rsidR="00190C8F">
        <w:t xml:space="preserve">total reproductive costs and </w:t>
      </w:r>
      <w:r>
        <w:t>accessory costs scale isometrically with seed size</w:t>
      </w:r>
      <w:r>
        <w:t xml:space="preserv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t xml:space="preserve">also 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 xml:space="preserve">costs scal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78906FF4" w:rsidR="000308F5" w:rsidRDefault="006C04C5" w:rsidP="006C04C5">
      <w:r>
        <w:t xml:space="preserve">The complement to accessory costs is direct </w:t>
      </w:r>
      <w:r w:rsidR="001E21A9">
        <w:t xml:space="preserve">investment </w:t>
      </w:r>
      <w:r>
        <w:t xml:space="preserve">in the seed, and the 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but ensuring their seeds have vigorous genotypes is another strategy dimension and one achieved through greater choosiness</w:t>
      </w:r>
      <w:r>
        <w:t xml:space="preserve">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597D2254" w:rsidR="003663EC" w:rsidRDefault="00800476" w:rsidP="003663EC">
      <w:r>
        <w:t xml:space="preserve">Species with low seed set are also termed parental optimists: </w:t>
      </w:r>
      <w:r>
        <w:t>they produce excess pollinated ovules, relative to the seeds they can provision in an average year</w:t>
      </w:r>
      <w:r>
        <w:t xml:space="preserve">, because they are always optimistic that </w:t>
      </w:r>
      <w:r>
        <w:lastRenderedPageBreak/>
        <w:t xml:space="preserve">the year will be better than average. </w:t>
      </w:r>
      <w:r w:rsidR="00BF1A8A">
        <w:t xml:space="preserve">Due to </w:t>
      </w:r>
      <w:r w:rsidR="000F1F76">
        <w:t>the large number of ovules they produce</w:t>
      </w:r>
      <w:r w:rsidR="00BF1A8A">
        <w:t xml:space="preserve">, they are </w:t>
      </w:r>
      <w:r w:rsidR="00BF1A8A">
        <w:t xml:space="preserve">selected </w:t>
      </w:r>
      <w:r w:rsidR="00BF1A8A">
        <w:t xml:space="preserve">to reduce their pollen-attraction costs relative to their seed provisioning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w:t>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r w:rsidR="00BF1A8A" w:rsidRPr="007444C4">
        <w:rPr>
          <w:rFonts w:eastAsia="Times New Roman"/>
          <w:color w:val="000000"/>
          <w:lang w:eastAsia="en-AU"/>
        </w:rPr>
        <w:t>p</w:t>
      </w:r>
      <w:r w:rsidR="00BF1A8A" w:rsidRPr="007444C4">
        <w:rPr>
          <w:rFonts w:eastAsia="Times New Roman"/>
          <w:color w:val="000000"/>
          <w:vertAlign w:val="subscript"/>
          <w:lang w:eastAsia="en-AU"/>
        </w:rPr>
        <w:t xml:space="preserve">slop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 xml:space="preserve">=0.3432).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estoby’s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w:t>
      </w:r>
      <w:r>
        <w:lastRenderedPageBreak/>
        <w:t xml:space="preserve">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5CD173EA"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w:t>
      </w:r>
      <w:r w:rsidR="003A0B41" w:rsidRPr="003C3342">
        <w:lastRenderedPageBreak/>
        <w:t xml:space="preserve">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0E36BAB8"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132ECE" w:rsidRPr="003C3342">
        <w:t xml:space="preserve"> (###refs)</w:t>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132ECE" w:rsidRPr="003C3342">
        <w:t>(###refs)</w:t>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19"/>
      <w:r>
        <w:t>At</w:t>
      </w:r>
      <w:commentRangeEnd w:id="19"/>
      <w:r w:rsidR="00B5625C">
        <w:rPr>
          <w:rStyle w:val="CommentReference"/>
        </w:rPr>
        <w:commentReference w:id="19"/>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 xml:space="preserve">one species </w:t>
      </w:r>
      <w:r w:rsidR="003E3A57" w:rsidRPr="003C3342">
        <w:lastRenderedPageBreak/>
        <w:t>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3423116E" w14:textId="702DE533" w:rsidR="00E573B8" w:rsidRPr="003C3342" w:rsidRDefault="00E573B8" w:rsidP="007444C4">
      <w:r w:rsidRPr="003C3342">
        <w:t xml:space="preserve">To reach meaningful conclusions about the strength of trade-offs between total accessory costs or particular accessory cost pools and seed size, seed set or any other trait, accurate measurements of </w:t>
      </w:r>
      <w:r w:rsidRPr="003C3342">
        <w:lastRenderedPageBreak/>
        <w:t>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 (###)</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w:t>
      </w:r>
      <w:r w:rsidRPr="003C3342">
        <w:lastRenderedPageBreak/>
        <w:t xml:space="preserve">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lastRenderedPageBreak/>
        <w:t>References</w:t>
      </w:r>
    </w:p>
    <w:p w14:paraId="4272FD25" w14:textId="77777777" w:rsidR="001E7EDB" w:rsidRDefault="00ED7536" w:rsidP="001E7EDB">
      <w:pPr>
        <w:pStyle w:val="Bibliography"/>
      </w:pPr>
      <w:r>
        <w:fldChar w:fldCharType="begin"/>
      </w:r>
      <w:r>
        <w:instrText xml:space="preserve"> ADDIN ZOTERO_BIBL {"custom":[]} CSL_BIBLIOGRAPHY </w:instrText>
      </w:r>
      <w:r>
        <w:fldChar w:fldCharType="separate"/>
      </w:r>
      <w:r w:rsidR="001E7EDB">
        <w:t xml:space="preserve">Ashman, T. (1994) Reproductive allocation in hermaphrodite and female plants of </w:t>
      </w:r>
      <w:r w:rsidR="001E7EDB">
        <w:rPr>
          <w:i/>
          <w:iCs/>
        </w:rPr>
        <w:t>Sidalcea oregana</w:t>
      </w:r>
      <w:r w:rsidR="001E7EDB">
        <w:t xml:space="preserve"> ssp </w:t>
      </w:r>
      <w:r w:rsidR="001E7EDB">
        <w:rPr>
          <w:i/>
          <w:iCs/>
        </w:rPr>
        <w:t>spicata</w:t>
      </w:r>
      <w:r w:rsidR="001E7EDB">
        <w:t xml:space="preserve"> (Malvaceae) using 4 currencies. </w:t>
      </w:r>
      <w:r w:rsidR="001E7EDB">
        <w:rPr>
          <w:i/>
          <w:iCs/>
        </w:rPr>
        <w:t>American Journal of Botany</w:t>
      </w:r>
      <w:r w:rsidR="001E7EDB">
        <w:t xml:space="preserve">, </w:t>
      </w:r>
      <w:r w:rsidR="001E7EDB">
        <w:rPr>
          <w:b/>
          <w:bCs/>
        </w:rPr>
        <w:t>81</w:t>
      </w:r>
      <w:r w:rsidR="001E7EDB">
        <w:t>, 433–438.</w:t>
      </w:r>
    </w:p>
    <w:p w14:paraId="506649DC" w14:textId="77777777" w:rsidR="001E7EDB" w:rsidRDefault="001E7EDB" w:rsidP="001E7EDB">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7F2C5974" w14:textId="77777777" w:rsidR="001E7EDB" w:rsidRDefault="001E7EDB" w:rsidP="001E7EDB">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6370C3DB" w14:textId="77777777" w:rsidR="001E7EDB" w:rsidRDefault="001E7EDB" w:rsidP="001E7EDB">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8168731" w14:textId="77777777" w:rsidR="001E7EDB" w:rsidRDefault="001E7EDB" w:rsidP="001E7EDB">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4D4C74" w14:textId="77777777" w:rsidR="001E7EDB" w:rsidRDefault="001E7EDB" w:rsidP="001E7EDB">
      <w:pPr>
        <w:pStyle w:val="Bibliography"/>
      </w:pPr>
      <w:r>
        <w:t xml:space="preserve">Burd, M. (2016) Pollen Limitation Is Common-Should It Be? </w:t>
      </w:r>
      <w:r>
        <w:rPr>
          <w:i/>
          <w:iCs/>
        </w:rPr>
        <w:t>The American Naturalist</w:t>
      </w:r>
      <w:r>
        <w:t xml:space="preserve">, </w:t>
      </w:r>
      <w:r>
        <w:rPr>
          <w:b/>
          <w:bCs/>
        </w:rPr>
        <w:t>187</w:t>
      </w:r>
      <w:r>
        <w:t>, 388–396.</w:t>
      </w:r>
    </w:p>
    <w:p w14:paraId="177AB61D" w14:textId="77777777" w:rsidR="001E7EDB" w:rsidRDefault="001E7EDB" w:rsidP="001E7EDB">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59A9444F" w14:textId="77777777" w:rsidR="001E7EDB" w:rsidRDefault="001E7EDB" w:rsidP="001E7EDB">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4DAE795E" w14:textId="77777777" w:rsidR="001E7EDB" w:rsidRDefault="001E7EDB" w:rsidP="001E7EDB">
      <w:pPr>
        <w:pStyle w:val="Bibliography"/>
      </w:pPr>
      <w:r>
        <w:t xml:space="preserve">Cohen, D. (1976) The optimal timing of reproduction. </w:t>
      </w:r>
      <w:r>
        <w:rPr>
          <w:i/>
          <w:iCs/>
        </w:rPr>
        <w:t>The American Naturalist</w:t>
      </w:r>
      <w:r>
        <w:t xml:space="preserve">, </w:t>
      </w:r>
      <w:r>
        <w:rPr>
          <w:b/>
          <w:bCs/>
        </w:rPr>
        <w:t>110</w:t>
      </w:r>
      <w:r>
        <w:t>, 801.</w:t>
      </w:r>
    </w:p>
    <w:p w14:paraId="3972EFDA" w14:textId="77777777" w:rsidR="001E7EDB" w:rsidRDefault="001E7EDB" w:rsidP="001E7EDB">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09685CD5" w14:textId="77777777" w:rsidR="001E7EDB" w:rsidRDefault="001E7EDB" w:rsidP="001E7EDB">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03BE1AAB" w14:textId="77777777" w:rsidR="001E7EDB" w:rsidRDefault="001E7EDB" w:rsidP="001E7EDB">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2F11C9F2" w14:textId="77777777" w:rsidR="001E7EDB" w:rsidRDefault="001E7EDB" w:rsidP="001E7EDB">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587D08C0" w14:textId="77777777" w:rsidR="001E7EDB" w:rsidRDefault="001E7EDB" w:rsidP="001E7EDB">
      <w:pPr>
        <w:pStyle w:val="Bibliography"/>
      </w:pPr>
      <w:r>
        <w:t xml:space="preserve">Haig, D. &amp; Westoby, M. (1988) On limits to seed production. </w:t>
      </w:r>
      <w:r>
        <w:rPr>
          <w:i/>
          <w:iCs/>
        </w:rPr>
        <w:t>American Naturalist</w:t>
      </w:r>
      <w:r>
        <w:t xml:space="preserve">, </w:t>
      </w:r>
      <w:r>
        <w:rPr>
          <w:b/>
          <w:bCs/>
        </w:rPr>
        <w:t>131</w:t>
      </w:r>
      <w:r>
        <w:t>, 757–759.</w:t>
      </w:r>
    </w:p>
    <w:p w14:paraId="4FC5A4A9" w14:textId="77777777" w:rsidR="001E7EDB" w:rsidRDefault="001E7EDB" w:rsidP="001E7EDB">
      <w:pPr>
        <w:pStyle w:val="Bibliography"/>
      </w:pPr>
      <w:r>
        <w:t xml:space="preserve">Harder, L.D. &amp; Barrett, S.C.H. (2006) </w:t>
      </w:r>
      <w:r>
        <w:rPr>
          <w:i/>
          <w:iCs/>
        </w:rPr>
        <w:t>Ecology and Evolution of Flowers</w:t>
      </w:r>
      <w:r>
        <w:t>. Oxford University Press.</w:t>
      </w:r>
    </w:p>
    <w:p w14:paraId="6C4ACB59" w14:textId="77777777" w:rsidR="001E7EDB" w:rsidRDefault="001E7EDB" w:rsidP="001E7EDB">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0C67FB03" w14:textId="77777777" w:rsidR="001E7EDB" w:rsidRDefault="001E7EDB" w:rsidP="001E7EDB">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0C15684D" w14:textId="77777777" w:rsidR="001E7EDB" w:rsidRDefault="001E7EDB" w:rsidP="001E7EDB">
      <w:pPr>
        <w:pStyle w:val="Bibliography"/>
      </w:pPr>
      <w:r>
        <w:lastRenderedPageBreak/>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2C4F0D05" w14:textId="77777777" w:rsidR="001E7EDB" w:rsidRDefault="001E7EDB" w:rsidP="001E7EDB">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FB33162" w14:textId="77777777" w:rsidR="001E7EDB" w:rsidRDefault="001E7EDB" w:rsidP="001E7EDB">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487A8220" w14:textId="77777777" w:rsidR="001E7EDB" w:rsidRDefault="001E7EDB" w:rsidP="001E7EDB">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1EDED37A" w14:textId="77777777" w:rsidR="001E7EDB" w:rsidRDefault="001E7EDB" w:rsidP="001E7EDB">
      <w:pPr>
        <w:pStyle w:val="Bibliography"/>
      </w:pPr>
      <w:r>
        <w:t xml:space="preserve">Kelly, D. (1994) The evolutionary ecology of mast seeding. </w:t>
      </w:r>
      <w:r>
        <w:rPr>
          <w:i/>
          <w:iCs/>
        </w:rPr>
        <w:t>Trends in Ecology &amp; Evolution</w:t>
      </w:r>
      <w:r>
        <w:t xml:space="preserve">, </w:t>
      </w:r>
      <w:r>
        <w:rPr>
          <w:b/>
          <w:bCs/>
        </w:rPr>
        <w:t>9</w:t>
      </w:r>
      <w:r>
        <w:t>, 465–470.</w:t>
      </w:r>
    </w:p>
    <w:p w14:paraId="6563BE98" w14:textId="77777777" w:rsidR="001E7EDB" w:rsidRDefault="001E7EDB" w:rsidP="001E7EDB">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E93ADCD" w14:textId="77777777" w:rsidR="001E7EDB" w:rsidRDefault="001E7EDB" w:rsidP="001E7EDB">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27F707B" w14:textId="77777777" w:rsidR="001E7EDB" w:rsidRDefault="001E7EDB" w:rsidP="001E7EDB">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2E0B04D0" w14:textId="77777777" w:rsidR="001E7EDB" w:rsidRDefault="001E7EDB" w:rsidP="001E7EDB">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77C46924" w14:textId="77777777" w:rsidR="001E7EDB" w:rsidRDefault="001E7EDB" w:rsidP="001E7EDB">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45027227" w14:textId="77777777" w:rsidR="001E7EDB" w:rsidRDefault="001E7EDB" w:rsidP="001E7EDB">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09E2278D" w14:textId="77777777" w:rsidR="001E7EDB" w:rsidRDefault="001E7EDB" w:rsidP="001E7EDB">
      <w:pPr>
        <w:pStyle w:val="Bibliography"/>
      </w:pPr>
      <w:r>
        <w:t xml:space="preserve">Lord, J.M. &amp; Westoby, M. (2006) Accessory costs of seed production. </w:t>
      </w:r>
      <w:r>
        <w:rPr>
          <w:i/>
          <w:iCs/>
        </w:rPr>
        <w:t>Oecologia</w:t>
      </w:r>
      <w:r>
        <w:t xml:space="preserve">, </w:t>
      </w:r>
      <w:r>
        <w:rPr>
          <w:b/>
          <w:bCs/>
        </w:rPr>
        <w:t>150</w:t>
      </w:r>
      <w:r>
        <w:t>, 310–317.</w:t>
      </w:r>
    </w:p>
    <w:p w14:paraId="4413F67B" w14:textId="77777777" w:rsidR="001E7EDB" w:rsidRDefault="001E7EDB" w:rsidP="001E7EDB">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CE3B79B" w14:textId="77777777" w:rsidR="001E7EDB" w:rsidRDefault="001E7EDB" w:rsidP="001E7EDB">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570796DD" w14:textId="77777777" w:rsidR="001E7EDB" w:rsidRDefault="001E7EDB" w:rsidP="001E7EDB">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59338928" w14:textId="77777777" w:rsidR="001E7EDB" w:rsidRDefault="001E7EDB" w:rsidP="001E7EDB">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29219A73" w14:textId="77777777" w:rsidR="001E7EDB" w:rsidRDefault="001E7EDB" w:rsidP="001E7EDB">
      <w:pPr>
        <w:pStyle w:val="Bibliography"/>
      </w:pPr>
      <w:r>
        <w:lastRenderedPageBreak/>
        <w:t xml:space="preserve">Mock, D.W. &amp; Forbes, L.S. (1995) The evolution of parental optimism. </w:t>
      </w:r>
      <w:r>
        <w:rPr>
          <w:i/>
          <w:iCs/>
        </w:rPr>
        <w:t>Trends in Ecology &amp; Evolution</w:t>
      </w:r>
      <w:r>
        <w:t xml:space="preserve">, </w:t>
      </w:r>
      <w:r>
        <w:rPr>
          <w:b/>
          <w:bCs/>
        </w:rPr>
        <w:t>10</w:t>
      </w:r>
      <w:r>
        <w:t>, 130–134.</w:t>
      </w:r>
    </w:p>
    <w:p w14:paraId="092EFC3B" w14:textId="77777777" w:rsidR="001E7EDB" w:rsidRDefault="001E7EDB" w:rsidP="001E7EDB">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6A8F1DBA" w14:textId="77777777" w:rsidR="001E7EDB" w:rsidRDefault="001E7EDB" w:rsidP="001E7EDB">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0F744E8D" w14:textId="77777777" w:rsidR="001E7EDB" w:rsidRDefault="001E7EDB" w:rsidP="001E7EDB">
      <w:pPr>
        <w:pStyle w:val="Bibliography"/>
      </w:pPr>
      <w:r>
        <w:t xml:space="preserve">Moles, A.T. &amp; Westoby, M. (2006) Seed size and plant strategy across the whole life cycle. </w:t>
      </w:r>
      <w:r>
        <w:rPr>
          <w:i/>
          <w:iCs/>
        </w:rPr>
        <w:t>Oikos</w:t>
      </w:r>
      <w:r>
        <w:t xml:space="preserve">, </w:t>
      </w:r>
      <w:r>
        <w:rPr>
          <w:b/>
          <w:bCs/>
        </w:rPr>
        <w:t>113</w:t>
      </w:r>
      <w:r>
        <w:t>, 91–105.</w:t>
      </w:r>
    </w:p>
    <w:p w14:paraId="7BF632DD" w14:textId="77777777" w:rsidR="001E7EDB" w:rsidRDefault="001E7EDB" w:rsidP="001E7EDB">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2F0A389B" w14:textId="77777777" w:rsidR="001E7EDB" w:rsidRDefault="001E7EDB" w:rsidP="001E7EDB">
      <w:pPr>
        <w:pStyle w:val="Bibliography"/>
      </w:pPr>
      <w:r>
        <w:t xml:space="preserve">NSW Office of the Environment. (2006) </w:t>
      </w:r>
      <w:r>
        <w:rPr>
          <w:i/>
          <w:iCs/>
        </w:rPr>
        <w:t>Ku-Ring-Gai Chase National Park Fire Management Strategy</w:t>
      </w:r>
      <w:r>
        <w:t>.</w:t>
      </w:r>
    </w:p>
    <w:p w14:paraId="362A5093" w14:textId="77777777" w:rsidR="001E7EDB" w:rsidRDefault="001E7EDB" w:rsidP="001E7EDB">
      <w:pPr>
        <w:pStyle w:val="Bibliography"/>
      </w:pPr>
      <w:r>
        <w:t xml:space="preserve">Obeso, J.R. (2002) The costs of reproduction in plants. </w:t>
      </w:r>
      <w:r>
        <w:rPr>
          <w:i/>
          <w:iCs/>
        </w:rPr>
        <w:t>New Phytologist</w:t>
      </w:r>
      <w:r>
        <w:t xml:space="preserve">, </w:t>
      </w:r>
      <w:r>
        <w:rPr>
          <w:b/>
          <w:bCs/>
        </w:rPr>
        <w:t>155</w:t>
      </w:r>
      <w:r>
        <w:t>, 321–348.</w:t>
      </w:r>
    </w:p>
    <w:p w14:paraId="1061EF12" w14:textId="77777777" w:rsidR="001E7EDB" w:rsidRDefault="001E7EDB" w:rsidP="001E7EDB">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181D4CF3" w14:textId="77777777" w:rsidR="001E7EDB" w:rsidRDefault="001E7EDB" w:rsidP="001E7EDB">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371DBDBA" w14:textId="77777777" w:rsidR="001E7EDB" w:rsidRDefault="001E7EDB" w:rsidP="001E7EDB">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0B044BEF" w14:textId="77777777" w:rsidR="001E7EDB" w:rsidRDefault="001E7EDB" w:rsidP="001E7EDB">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3EE1CE9D" w14:textId="77777777" w:rsidR="001E7EDB" w:rsidRDefault="001E7EDB" w:rsidP="001E7EDB">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77C03F1D" w14:textId="77777777" w:rsidR="001E7EDB" w:rsidRDefault="001E7EDB" w:rsidP="001E7EDB">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254232D3" w14:textId="77777777" w:rsidR="001E7EDB" w:rsidRDefault="001E7EDB" w:rsidP="001E7EDB">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77A482B8" w14:textId="77777777" w:rsidR="001E7EDB" w:rsidRDefault="001E7EDB" w:rsidP="001E7EDB">
      <w:pPr>
        <w:pStyle w:val="Bibliography"/>
      </w:pPr>
      <w:r>
        <w:t xml:space="preserve">Rosenheim, J.A., Schreiber, S.J. &amp; Williams, N.M. (2015) Does an “oversupply” of ovules cause pollen limitation? </w:t>
      </w:r>
      <w:r>
        <w:rPr>
          <w:i/>
          <w:iCs/>
        </w:rPr>
        <w:t>New Phytologist</w:t>
      </w:r>
      <w:r>
        <w:t>, n/a-n/a.</w:t>
      </w:r>
    </w:p>
    <w:p w14:paraId="7D37C447" w14:textId="77777777" w:rsidR="001E7EDB" w:rsidRDefault="001E7EDB" w:rsidP="001E7EDB">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F71C650" w14:textId="77777777" w:rsidR="001E7EDB" w:rsidRDefault="001E7EDB" w:rsidP="001E7EDB">
      <w:pPr>
        <w:pStyle w:val="Bibliography"/>
      </w:pPr>
      <w:r>
        <w:lastRenderedPageBreak/>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2AD1C1E8" w14:textId="77777777" w:rsidR="001E7EDB" w:rsidRDefault="001E7EDB" w:rsidP="001E7EDB">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C08A8C3" w14:textId="77777777" w:rsidR="001E7EDB" w:rsidRDefault="001E7EDB" w:rsidP="001E7EDB">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033F259F" w14:textId="77777777" w:rsidR="001E7EDB" w:rsidRDefault="001E7EDB" w:rsidP="001E7EDB">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8930401" w14:textId="77777777" w:rsidR="001E7EDB" w:rsidRDefault="001E7EDB" w:rsidP="001E7EDB">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2B0D5988" w14:textId="77777777" w:rsidR="001E7EDB" w:rsidRDefault="001E7EDB" w:rsidP="001E7EDB">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3A30859B" w14:textId="77777777" w:rsidR="001E7EDB" w:rsidRDefault="001E7EDB" w:rsidP="001E7EDB">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728264EC" w14:textId="77777777" w:rsidR="001E7EDB" w:rsidRDefault="001E7EDB" w:rsidP="001E7EDB">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0F6694DE" w14:textId="77777777" w:rsidR="001E7EDB" w:rsidRDefault="001E7EDB" w:rsidP="001E7EDB">
      <w:pPr>
        <w:pStyle w:val="Bibliography"/>
      </w:pPr>
      <w:r>
        <w:t xml:space="preserve">Sutherland, S. (1986) Patterns of fruit-set: what controls fruit-flower ratios in plants? </w:t>
      </w:r>
      <w:r>
        <w:rPr>
          <w:i/>
          <w:iCs/>
        </w:rPr>
        <w:t>Evolution</w:t>
      </w:r>
      <w:r>
        <w:t xml:space="preserve">, </w:t>
      </w:r>
      <w:r>
        <w:rPr>
          <w:b/>
          <w:bCs/>
        </w:rPr>
        <w:t>40</w:t>
      </w:r>
      <w:r>
        <w:t>, 117–128.</w:t>
      </w:r>
    </w:p>
    <w:p w14:paraId="6D69C81C" w14:textId="77777777" w:rsidR="001E7EDB" w:rsidRDefault="001E7EDB" w:rsidP="001E7EDB">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0E2ED49C" w14:textId="77777777" w:rsidR="001E7EDB" w:rsidRDefault="001E7EDB" w:rsidP="001E7EDB">
      <w:pPr>
        <w:pStyle w:val="Bibliography"/>
      </w:pPr>
      <w:r>
        <w:t xml:space="preserve">Wenk, E.H. &amp; Falster, D.S. (2015) Quantifying and understanding reproductive allocation schedules in plants. </w:t>
      </w:r>
      <w:r>
        <w:rPr>
          <w:i/>
          <w:iCs/>
        </w:rPr>
        <w:t>Ecology and Evolution</w:t>
      </w:r>
      <w:r>
        <w:t>, n/a-n/a.</w:t>
      </w:r>
    </w:p>
    <w:p w14:paraId="359F10A8" w14:textId="77777777" w:rsidR="001E7EDB" w:rsidRDefault="001E7EDB" w:rsidP="001E7EDB">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324EC869" w14:textId="77777777" w:rsidR="001E7EDB" w:rsidRDefault="001E7EDB" w:rsidP="001E7EDB">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136B33A6" w14:textId="77777777" w:rsidR="001E7EDB" w:rsidRDefault="001E7EDB" w:rsidP="001E7EDB">
      <w:pPr>
        <w:pStyle w:val="Bibliography"/>
      </w:pPr>
      <w:r>
        <w:t xml:space="preserve">Willson, M.F. &amp; Burley, N. (1983) </w:t>
      </w:r>
      <w:r>
        <w:rPr>
          <w:i/>
          <w:iCs/>
        </w:rPr>
        <w:t>Mate Choice in Plants: Tactics, Mechanisms, and Consequences</w:t>
      </w:r>
      <w:r>
        <w:t>. Princeton University Press.</w:t>
      </w:r>
    </w:p>
    <w:p w14:paraId="12A91012" w14:textId="77777777" w:rsidR="001E7EDB" w:rsidRDefault="001E7EDB" w:rsidP="001E7EDB">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51179" w:rsidRDefault="00F5117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w:t>
        </w:r>
        <w:r>
          <w:rPr>
            <w:rStyle w:val="Hyperlink"/>
            <w:rFonts w:ascii="Helvetica" w:hAnsi="Helvetica"/>
            <w:color w:val="0B529F"/>
            <w:sz w:val="21"/>
            <w:szCs w:val="21"/>
          </w:rPr>
          <w:t>.</w:t>
        </w:r>
        <w:r>
          <w:rPr>
            <w:rStyle w:val="Hyperlink"/>
            <w:rFonts w:ascii="Helvetica" w:hAnsi="Helvetica"/>
            <w:color w:val="0B529F"/>
            <w:sz w:val="21"/>
            <w:szCs w:val="21"/>
          </w:rPr>
          <w: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51179" w:rsidRDefault="00F5117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51179" w:rsidRDefault="00F51179">
      <w:pPr>
        <w:pStyle w:val="CommentText"/>
      </w:pPr>
    </w:p>
  </w:comment>
  <w:comment w:id="1" w:author="Daniel Falster" w:date="2016-08-29T13:12:00Z" w:initials="DF">
    <w:p w14:paraId="2AAADB8C" w14:textId="570732B9" w:rsidR="00F51179" w:rsidRDefault="00F51179">
      <w:pPr>
        <w:pStyle w:val="CommentText"/>
      </w:pPr>
      <w:r>
        <w:rPr>
          <w:rStyle w:val="CommentReference"/>
        </w:rPr>
        <w:annotationRef/>
      </w:r>
      <w:r w:rsidRPr="003C3342">
        <w:t>http://www.journals.uchicago.edu/journals/an/instruct</w:t>
      </w:r>
    </w:p>
    <w:p w14:paraId="4A31C510" w14:textId="42B35B96" w:rsidR="00F51179" w:rsidRDefault="00F51179">
      <w:pPr>
        <w:pStyle w:val="CommentText"/>
      </w:pPr>
      <w:r w:rsidRPr="003C3342">
        <w:t>21 manuscript pages or fewer of text, not includin</w:t>
      </w:r>
      <w:r>
        <w:t>g the literature cited,</w:t>
      </w:r>
      <w:r w:rsidRPr="003C3342">
        <w:t xml:space="preserve"> no more than six tables and/or figures</w:t>
      </w:r>
    </w:p>
  </w:comment>
  <w:comment w:id="19" w:author="Dr Elizabeth Wenk" w:date="2016-09-05T11:06:00Z" w:initials="DEW">
    <w:p w14:paraId="420078CC" w14:textId="129691DE" w:rsidR="00F51179" w:rsidRDefault="00F51179"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F51179" w:rsidRDefault="00F51179" w:rsidP="00B5625C">
      <w:pPr>
        <w:pStyle w:val="CommentText"/>
      </w:pPr>
    </w:p>
    <w:p w14:paraId="1D56C3E5" w14:textId="77777777" w:rsidR="00F51179" w:rsidRDefault="00F51179" w:rsidP="00B5625C">
      <w:pPr>
        <w:pStyle w:val="CommentText"/>
      </w:pPr>
      <w:r>
        <w:t>MW Personally I quite like the idea of such a schematic, but it seems likely to invite the question whether a formal path analysis has been done</w:t>
      </w:r>
    </w:p>
    <w:p w14:paraId="4DADA111" w14:textId="1908DC46" w:rsidR="00F51179" w:rsidRPr="00B5625C" w:rsidRDefault="00F5117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393DA" w14:textId="77777777" w:rsidR="00217AEA" w:rsidRDefault="00217AEA" w:rsidP="00991A62">
      <w:pPr>
        <w:spacing w:after="0" w:line="240" w:lineRule="auto"/>
      </w:pPr>
      <w:r>
        <w:separator/>
      </w:r>
    </w:p>
  </w:endnote>
  <w:endnote w:type="continuationSeparator" w:id="0">
    <w:p w14:paraId="618C78EF" w14:textId="77777777" w:rsidR="00217AEA" w:rsidRDefault="00217AEA"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51179" w:rsidRDefault="00F51179">
        <w:pPr>
          <w:pStyle w:val="Footer"/>
          <w:jc w:val="right"/>
        </w:pPr>
        <w:r>
          <w:fldChar w:fldCharType="begin"/>
        </w:r>
        <w:r>
          <w:instrText xml:space="preserve"> PAGE   \* MERGEFORMAT </w:instrText>
        </w:r>
        <w:r>
          <w:fldChar w:fldCharType="separate"/>
        </w:r>
        <w:r w:rsidR="00933D88">
          <w:rPr>
            <w:noProof/>
          </w:rPr>
          <w:t>2</w:t>
        </w:r>
        <w:r>
          <w:rPr>
            <w:noProof/>
          </w:rPr>
          <w:fldChar w:fldCharType="end"/>
        </w:r>
      </w:p>
    </w:sdtContent>
  </w:sdt>
  <w:p w14:paraId="2E4FBA35" w14:textId="77777777" w:rsidR="00F51179" w:rsidRDefault="00F51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7F2AC4" w14:textId="77777777" w:rsidR="00217AEA" w:rsidRDefault="00217AEA" w:rsidP="00991A62">
      <w:pPr>
        <w:spacing w:after="0" w:line="240" w:lineRule="auto"/>
      </w:pPr>
      <w:r>
        <w:separator/>
      </w:r>
    </w:p>
  </w:footnote>
  <w:footnote w:type="continuationSeparator" w:id="0">
    <w:p w14:paraId="3CC713EF" w14:textId="77777777" w:rsidR="00217AEA" w:rsidRDefault="00217AEA"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344A"/>
    <w:rsid w:val="0002486B"/>
    <w:rsid w:val="000266CD"/>
    <w:rsid w:val="00026DA4"/>
    <w:rsid w:val="000308F5"/>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60EB"/>
    <w:rsid w:val="000C438C"/>
    <w:rsid w:val="000C685B"/>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7A88"/>
    <w:rsid w:val="00130EC6"/>
    <w:rsid w:val="00131838"/>
    <w:rsid w:val="00132ECE"/>
    <w:rsid w:val="00141682"/>
    <w:rsid w:val="00143ADB"/>
    <w:rsid w:val="001466D4"/>
    <w:rsid w:val="00147C3B"/>
    <w:rsid w:val="00151EF3"/>
    <w:rsid w:val="00155CC0"/>
    <w:rsid w:val="001606B8"/>
    <w:rsid w:val="00161521"/>
    <w:rsid w:val="00171B5B"/>
    <w:rsid w:val="00172307"/>
    <w:rsid w:val="0017467B"/>
    <w:rsid w:val="00182650"/>
    <w:rsid w:val="00182DB7"/>
    <w:rsid w:val="001871E9"/>
    <w:rsid w:val="00190C8F"/>
    <w:rsid w:val="00192544"/>
    <w:rsid w:val="0019338B"/>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48B"/>
    <w:rsid w:val="003B6AE0"/>
    <w:rsid w:val="003C3342"/>
    <w:rsid w:val="003C7210"/>
    <w:rsid w:val="003D0241"/>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C6F36"/>
    <w:rsid w:val="004D0943"/>
    <w:rsid w:val="004D1304"/>
    <w:rsid w:val="004D1582"/>
    <w:rsid w:val="004D426E"/>
    <w:rsid w:val="004D56E0"/>
    <w:rsid w:val="004D64BA"/>
    <w:rsid w:val="004D65C8"/>
    <w:rsid w:val="004D6A38"/>
    <w:rsid w:val="004E1ADB"/>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0810"/>
    <w:rsid w:val="005517F7"/>
    <w:rsid w:val="00551D72"/>
    <w:rsid w:val="00552EFA"/>
    <w:rsid w:val="00554D01"/>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6CC"/>
    <w:rsid w:val="0069532B"/>
    <w:rsid w:val="00697719"/>
    <w:rsid w:val="006A24B0"/>
    <w:rsid w:val="006A57AA"/>
    <w:rsid w:val="006B1761"/>
    <w:rsid w:val="006B4A02"/>
    <w:rsid w:val="006C04C5"/>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400F"/>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E66"/>
    <w:rsid w:val="00822EA8"/>
    <w:rsid w:val="008355CB"/>
    <w:rsid w:val="008466C7"/>
    <w:rsid w:val="008508BE"/>
    <w:rsid w:val="00853808"/>
    <w:rsid w:val="00853DFF"/>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3D88"/>
    <w:rsid w:val="00934455"/>
    <w:rsid w:val="009347F0"/>
    <w:rsid w:val="009348CB"/>
    <w:rsid w:val="00936BE9"/>
    <w:rsid w:val="00937390"/>
    <w:rsid w:val="00951D77"/>
    <w:rsid w:val="00952FF9"/>
    <w:rsid w:val="00954136"/>
    <w:rsid w:val="00962879"/>
    <w:rsid w:val="009629BC"/>
    <w:rsid w:val="009644EF"/>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D73"/>
    <w:rsid w:val="00B5625C"/>
    <w:rsid w:val="00B57E8E"/>
    <w:rsid w:val="00B63786"/>
    <w:rsid w:val="00B671CE"/>
    <w:rsid w:val="00B677BE"/>
    <w:rsid w:val="00B73F41"/>
    <w:rsid w:val="00B7617F"/>
    <w:rsid w:val="00B772A1"/>
    <w:rsid w:val="00B85E23"/>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BA5"/>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0ABD"/>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D02419"/>
    <w:rsid w:val="00D052D4"/>
    <w:rsid w:val="00D06D49"/>
    <w:rsid w:val="00D074E9"/>
    <w:rsid w:val="00D14C63"/>
    <w:rsid w:val="00D26FB7"/>
    <w:rsid w:val="00D305A2"/>
    <w:rsid w:val="00D345B6"/>
    <w:rsid w:val="00D363F8"/>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235AD"/>
    <w:rsid w:val="00F239FF"/>
    <w:rsid w:val="00F33D95"/>
    <w:rsid w:val="00F37176"/>
    <w:rsid w:val="00F4674B"/>
    <w:rsid w:val="00F51179"/>
    <w:rsid w:val="00F514EA"/>
    <w:rsid w:val="00F54776"/>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BFD5F-AB80-4AFD-A43C-62973A059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3183</Words>
  <Characters>246149</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88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cp:lastPrinted>2016-03-21T02:58:00Z</cp:lastPrinted>
  <dcterms:created xsi:type="dcterms:W3CDTF">2016-09-19T06:59:00Z</dcterms:created>
  <dcterms:modified xsi:type="dcterms:W3CDTF">2016-09-1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igXvWgw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